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DEC7E9" w14:textId="2B6B293A" w:rsidR="001B2716" w:rsidRPr="00832A5F" w:rsidRDefault="00766B55" w:rsidP="00766B55">
      <w:pPr>
        <w:pStyle w:val="Normal1"/>
        <w:contextualSpacing w:val="0"/>
        <w:jc w:val="center"/>
        <w:rPr>
          <w:rFonts w:ascii="Times" w:hAnsi="Times" w:cs="Times"/>
          <w:b/>
          <w:sz w:val="36"/>
          <w:szCs w:val="36"/>
        </w:rPr>
      </w:pPr>
      <w:bookmarkStart w:id="0" w:name="_Hlk125123972"/>
      <w:r w:rsidRPr="00832A5F">
        <w:rPr>
          <w:rFonts w:ascii="Times" w:hAnsi="Times" w:cs="Times"/>
          <w:b/>
          <w:sz w:val="36"/>
          <w:szCs w:val="36"/>
        </w:rPr>
        <w:t>Supplementary Materials</w:t>
      </w:r>
    </w:p>
    <w:bookmarkEnd w:id="0"/>
    <w:p w14:paraId="1EE03E8F" w14:textId="77777777" w:rsidR="007C0056" w:rsidRPr="00832A5F" w:rsidRDefault="007C0056" w:rsidP="007C0056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" w:eastAsia="Palatino Linotype" w:hAnsi="Times" w:cs="Times"/>
          <w:b/>
          <w:sz w:val="32"/>
          <w:szCs w:val="32"/>
        </w:rPr>
      </w:pPr>
    </w:p>
    <w:p w14:paraId="22A262AD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b/>
          <w:sz w:val="36"/>
          <w:szCs w:val="36"/>
        </w:rPr>
      </w:pPr>
      <w:r w:rsidRPr="00832A5F">
        <w:rPr>
          <w:rFonts w:ascii="Times" w:hAnsi="Times" w:cs="Times"/>
          <w:b/>
          <w:sz w:val="36"/>
          <w:szCs w:val="36"/>
        </w:rPr>
        <w:t>Recent advances on natural depsidones: Sources, biosynthesis, structure-activity relationship, and bioactivities</w:t>
      </w:r>
    </w:p>
    <w:p w14:paraId="4AB04856" w14:textId="77777777" w:rsidR="00766B55" w:rsidRPr="00832A5F" w:rsidRDefault="00766B55" w:rsidP="00766B55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both"/>
        <w:rPr>
          <w:rFonts w:ascii="Times" w:eastAsia="Palatino Linotype" w:hAnsi="Times" w:cs="Times"/>
          <w:b/>
          <w:sz w:val="32"/>
          <w:szCs w:val="32"/>
        </w:rPr>
      </w:pPr>
    </w:p>
    <w:p w14:paraId="67D3DBA3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  <w:szCs w:val="24"/>
        </w:rPr>
      </w:pPr>
      <w:bookmarkStart w:id="1" w:name="_Hlk126005490"/>
      <w:bookmarkStart w:id="2" w:name="_Hlk118544491"/>
      <w:bookmarkStart w:id="3" w:name="_Hlk126005355"/>
      <w:r w:rsidRPr="00832A5F">
        <w:rPr>
          <w:rFonts w:ascii="Times" w:hAnsi="Times" w:cs="Times"/>
          <w:sz w:val="24"/>
          <w:szCs w:val="24"/>
        </w:rPr>
        <w:t>Maan T. Khayat</w:t>
      </w:r>
      <w:r w:rsidRPr="00832A5F">
        <w:rPr>
          <w:rFonts w:ascii="Times" w:eastAsia="SimSun" w:hAnsi="Times" w:cs="Times"/>
          <w:sz w:val="24"/>
          <w:szCs w:val="24"/>
          <w:vertAlign w:val="superscript"/>
        </w:rPr>
        <w:t>1,</w:t>
      </w:r>
      <w:r w:rsidRPr="00832A5F">
        <w:rPr>
          <w:rFonts w:ascii="Times" w:eastAsia="SimSun" w:hAnsi="Times" w:cs="Times"/>
          <w:sz w:val="24"/>
          <w:szCs w:val="24"/>
        </w:rPr>
        <w:t xml:space="preserve">, </w:t>
      </w:r>
      <w:bookmarkEnd w:id="1"/>
      <w:r w:rsidRPr="00832A5F">
        <w:rPr>
          <w:rFonts w:ascii="Times" w:hAnsi="Times" w:cs="Times"/>
          <w:sz w:val="24"/>
          <w:szCs w:val="24"/>
        </w:rPr>
        <w:t>Kholoud F. Ghazawi</w:t>
      </w:r>
      <w:r w:rsidRPr="00832A5F">
        <w:rPr>
          <w:rFonts w:ascii="Times" w:hAnsi="Times" w:cs="Times"/>
          <w:sz w:val="24"/>
          <w:szCs w:val="24"/>
          <w:vertAlign w:val="superscript"/>
        </w:rPr>
        <w:t>2</w:t>
      </w:r>
      <w:r w:rsidRPr="00832A5F">
        <w:rPr>
          <w:rFonts w:ascii="Times" w:hAnsi="Times" w:cs="Times"/>
          <w:sz w:val="24"/>
          <w:szCs w:val="24"/>
        </w:rPr>
        <w:t>, Waad A. Samman</w:t>
      </w:r>
      <w:r w:rsidRPr="00832A5F">
        <w:rPr>
          <w:rFonts w:ascii="Times" w:hAnsi="Times" w:cs="Times"/>
          <w:sz w:val="24"/>
          <w:szCs w:val="24"/>
          <w:vertAlign w:val="superscript"/>
        </w:rPr>
        <w:t>3</w:t>
      </w:r>
      <w:r w:rsidRPr="00832A5F">
        <w:rPr>
          <w:rFonts w:ascii="Times" w:hAnsi="Times" w:cs="Times"/>
          <w:sz w:val="24"/>
          <w:szCs w:val="24"/>
        </w:rPr>
        <w:t xml:space="preserve">, </w:t>
      </w:r>
      <w:bookmarkEnd w:id="2"/>
      <w:r w:rsidRPr="00832A5F">
        <w:rPr>
          <w:rFonts w:ascii="Times" w:hAnsi="Times" w:cs="Times"/>
          <w:sz w:val="24"/>
          <w:szCs w:val="24"/>
        </w:rPr>
        <w:t>Aisha A. Alhaddad</w:t>
      </w:r>
      <w:r w:rsidRPr="00832A5F">
        <w:rPr>
          <w:rFonts w:ascii="Times" w:hAnsi="Times" w:cs="Times"/>
          <w:sz w:val="24"/>
          <w:szCs w:val="24"/>
          <w:vertAlign w:val="superscript"/>
        </w:rPr>
        <w:t>3</w:t>
      </w:r>
      <w:r w:rsidRPr="00832A5F">
        <w:rPr>
          <w:rFonts w:ascii="Times" w:hAnsi="Times" w:cs="Times"/>
          <w:sz w:val="24"/>
          <w:szCs w:val="24"/>
        </w:rPr>
        <w:t>, Gamal A. Mohamed,</w:t>
      </w:r>
      <w:r w:rsidRPr="00832A5F">
        <w:rPr>
          <w:rFonts w:ascii="Times" w:hAnsi="Times" w:cs="Times"/>
          <w:sz w:val="24"/>
          <w:szCs w:val="24"/>
          <w:vertAlign w:val="superscript"/>
        </w:rPr>
        <w:t>4</w:t>
      </w:r>
      <w:r w:rsidRPr="00832A5F">
        <w:rPr>
          <w:rFonts w:ascii="Times" w:hAnsi="Times" w:cs="Times"/>
          <w:sz w:val="24"/>
          <w:szCs w:val="24"/>
        </w:rPr>
        <w:t xml:space="preserve"> Sabrin R. M. Ibrahim</w:t>
      </w:r>
      <w:r w:rsidRPr="00832A5F">
        <w:rPr>
          <w:rFonts w:ascii="Times" w:hAnsi="Times" w:cs="Times"/>
          <w:sz w:val="24"/>
          <w:szCs w:val="24"/>
          <w:vertAlign w:val="superscript"/>
        </w:rPr>
        <w:t>5,6,*</w:t>
      </w:r>
    </w:p>
    <w:bookmarkEnd w:id="3"/>
    <w:p w14:paraId="459DF899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  <w:szCs w:val="24"/>
        </w:rPr>
      </w:pPr>
    </w:p>
    <w:p w14:paraId="5856CD23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  <w:vertAlign w:val="superscript"/>
        </w:rPr>
        <w:t>1</w:t>
      </w:r>
      <w:r w:rsidRPr="00832A5F">
        <w:rPr>
          <w:rFonts w:ascii="Times" w:hAnsi="Times" w:cs="Times"/>
          <w:sz w:val="24"/>
        </w:rPr>
        <w:t xml:space="preserve"> </w:t>
      </w:r>
      <w:bookmarkStart w:id="4" w:name="_Hlk118544532"/>
      <w:r w:rsidRPr="00832A5F">
        <w:rPr>
          <w:rFonts w:ascii="Times" w:hAnsi="Times" w:cs="Times"/>
          <w:sz w:val="24"/>
        </w:rPr>
        <w:t>Department of Pharmaceutical Chemistry, Faculty of Pharmacy, King Abdulaziz University, Jeddah 21589, Saudi Arabia</w:t>
      </w:r>
      <w:bookmarkEnd w:id="4"/>
      <w:r w:rsidRPr="00832A5F">
        <w:rPr>
          <w:rFonts w:ascii="Times" w:hAnsi="Times" w:cs="Times"/>
          <w:sz w:val="24"/>
        </w:rPr>
        <w:t>; Mkhayat@kau.edu.sa</w:t>
      </w:r>
    </w:p>
    <w:p w14:paraId="1508A377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bookmarkStart w:id="5" w:name="_Hlk126005415"/>
      <w:r w:rsidRPr="00832A5F">
        <w:rPr>
          <w:rFonts w:ascii="Times" w:hAnsi="Times" w:cs="Times"/>
          <w:sz w:val="24"/>
          <w:vertAlign w:val="superscript"/>
        </w:rPr>
        <w:t>2</w:t>
      </w:r>
      <w:r w:rsidRPr="00832A5F">
        <w:rPr>
          <w:rFonts w:ascii="Times" w:hAnsi="Times" w:cs="Times"/>
          <w:sz w:val="24"/>
        </w:rPr>
        <w:t xml:space="preserve"> Clinical Pharmacy Department, College of Pharmacy, Umm Al-Qura University, Makkah 24382, Saudi Arabia; </w:t>
      </w:r>
      <w:hyperlink r:id="rId8" w:history="1">
        <w:r w:rsidRPr="00832A5F">
          <w:rPr>
            <w:rFonts w:ascii="Times" w:hAnsi="Times" w:cs="Times"/>
            <w:sz w:val="24"/>
          </w:rPr>
          <w:t>kfghazawi@uqu.edu.sa</w:t>
        </w:r>
      </w:hyperlink>
      <w:r w:rsidRPr="00832A5F">
        <w:rPr>
          <w:rFonts w:ascii="Times" w:hAnsi="Times" w:cs="Times"/>
          <w:sz w:val="24"/>
        </w:rPr>
        <w:t xml:space="preserve"> </w:t>
      </w:r>
    </w:p>
    <w:p w14:paraId="0773C75A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  <w:vertAlign w:val="superscript"/>
        </w:rPr>
        <w:t xml:space="preserve">3 </w:t>
      </w:r>
      <w:r w:rsidRPr="00832A5F">
        <w:rPr>
          <w:rFonts w:ascii="Times" w:hAnsi="Times" w:cs="Times"/>
          <w:sz w:val="24"/>
        </w:rPr>
        <w:t xml:space="preserve">Department of Pharmacology and Toxicology, College of Pharmacy, Taibah University, Al-Madinah Al-Munawwarah 30078, Saudi Arabia; </w:t>
      </w:r>
      <w:hyperlink r:id="rId9" w:history="1">
        <w:r w:rsidRPr="00832A5F">
          <w:rPr>
            <w:rFonts w:ascii="Times" w:hAnsi="Times" w:cs="Times"/>
            <w:sz w:val="24"/>
          </w:rPr>
          <w:t>aahaddad@taibahu.edu.sa</w:t>
        </w:r>
      </w:hyperlink>
      <w:r w:rsidRPr="00832A5F">
        <w:rPr>
          <w:rFonts w:ascii="Times" w:hAnsi="Times" w:cs="Times"/>
          <w:sz w:val="24"/>
        </w:rPr>
        <w:t xml:space="preserve"> (A.A.A.); </w:t>
      </w:r>
      <w:hyperlink r:id="rId10" w:history="1">
        <w:r w:rsidRPr="00832A5F">
          <w:rPr>
            <w:rFonts w:ascii="Times" w:hAnsi="Times" w:cs="Times"/>
            <w:sz w:val="24"/>
          </w:rPr>
          <w:t>WSAMMAN@taibahu.edu.sa</w:t>
        </w:r>
      </w:hyperlink>
      <w:r w:rsidRPr="00832A5F">
        <w:rPr>
          <w:rFonts w:ascii="Times" w:hAnsi="Times" w:cs="Times"/>
          <w:sz w:val="24"/>
        </w:rPr>
        <w:t xml:space="preserve"> (W.A.S.)</w:t>
      </w:r>
    </w:p>
    <w:p w14:paraId="7FB3873B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  <w:vertAlign w:val="superscript"/>
        </w:rPr>
        <w:t>4</w:t>
      </w:r>
      <w:r w:rsidRPr="00832A5F">
        <w:rPr>
          <w:rFonts w:ascii="Times" w:hAnsi="Times" w:cs="Times"/>
          <w:sz w:val="24"/>
        </w:rPr>
        <w:t xml:space="preserve"> Department of Natural Products and Alternative Medicine, Faculty of Pharmacy, </w:t>
      </w:r>
      <w:r w:rsidRPr="00832A5F">
        <w:rPr>
          <w:rFonts w:ascii="Times" w:hAnsi="Times" w:cs="Times"/>
          <w:sz w:val="24"/>
        </w:rPr>
        <w:br/>
        <w:t xml:space="preserve">King Abdulaziz University, Jeddah 21589, Saudi Arabia; </w:t>
      </w:r>
      <w:hyperlink r:id="rId11" w:history="1">
        <w:r w:rsidRPr="00832A5F">
          <w:rPr>
            <w:rFonts w:ascii="Times" w:hAnsi="Times" w:cs="Times"/>
            <w:sz w:val="24"/>
          </w:rPr>
          <w:t>gahussein@kau.edu.sa</w:t>
        </w:r>
      </w:hyperlink>
    </w:p>
    <w:p w14:paraId="2557E3D6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  <w:vertAlign w:val="superscript"/>
        </w:rPr>
        <w:t>5</w:t>
      </w:r>
      <w:r w:rsidRPr="00832A5F">
        <w:rPr>
          <w:rFonts w:ascii="Times" w:hAnsi="Times" w:cs="Times"/>
          <w:sz w:val="24"/>
        </w:rPr>
        <w:t xml:space="preserve"> </w:t>
      </w:r>
      <w:bookmarkStart w:id="6" w:name="_Hlk126005516"/>
      <w:r w:rsidRPr="00832A5F">
        <w:rPr>
          <w:rFonts w:ascii="Times" w:hAnsi="Times" w:cs="Times"/>
          <w:sz w:val="24"/>
        </w:rPr>
        <w:t>Preparatory Year Program, Department of Chemistry, Batterjee Medical College, Jeddah 21442, Saudi Arabia</w:t>
      </w:r>
      <w:bookmarkEnd w:id="6"/>
    </w:p>
    <w:p w14:paraId="37CC56E5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  <w:vertAlign w:val="superscript"/>
        </w:rPr>
        <w:t>6</w:t>
      </w:r>
      <w:r w:rsidRPr="00832A5F">
        <w:rPr>
          <w:rFonts w:ascii="Times" w:hAnsi="Times" w:cs="Times"/>
          <w:sz w:val="24"/>
        </w:rPr>
        <w:t xml:space="preserve"> Department of Pharmacognosy, Faculty of Pharmacy, Assiut University, Assiut 71526, Egypt; sabreen.ibrahim@pharm.aun.edu.eg</w:t>
      </w:r>
    </w:p>
    <w:bookmarkEnd w:id="5"/>
    <w:p w14:paraId="352E53FA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</w:p>
    <w:p w14:paraId="4D586DEB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</w:rPr>
        <w:t>Corresponding Author:</w:t>
      </w:r>
    </w:p>
    <w:p w14:paraId="547DB0E1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</w:rPr>
        <w:t>Sabrin R. M. Ibrahim</w:t>
      </w:r>
      <w:r w:rsidRPr="00832A5F">
        <w:rPr>
          <w:rFonts w:ascii="Times" w:hAnsi="Times" w:cs="Times"/>
          <w:sz w:val="24"/>
          <w:vertAlign w:val="superscript"/>
        </w:rPr>
        <w:t>1,2</w:t>
      </w:r>
      <w:r w:rsidRPr="00832A5F">
        <w:rPr>
          <w:rFonts w:ascii="Times" w:hAnsi="Times" w:cs="Times"/>
          <w:sz w:val="24"/>
        </w:rPr>
        <w:t xml:space="preserve"> </w:t>
      </w:r>
    </w:p>
    <w:p w14:paraId="74F77FC7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</w:rPr>
        <w:t xml:space="preserve">Preparatory Year Program, Department of Chemistry, Batterjee Medical College, Jeddah 21442, Saudi Arabia </w:t>
      </w:r>
    </w:p>
    <w:p w14:paraId="55EDDF8A" w14:textId="77777777" w:rsidR="00766B55" w:rsidRPr="00832A5F" w:rsidRDefault="00766B55" w:rsidP="00766B55">
      <w:pPr>
        <w:pStyle w:val="Normal1"/>
        <w:contextualSpacing w:val="0"/>
        <w:rPr>
          <w:rFonts w:ascii="Times" w:hAnsi="Times" w:cs="Times"/>
          <w:sz w:val="24"/>
        </w:rPr>
      </w:pPr>
      <w:r w:rsidRPr="00832A5F">
        <w:rPr>
          <w:rFonts w:ascii="Times" w:hAnsi="Times" w:cs="Times"/>
          <w:sz w:val="24"/>
        </w:rPr>
        <w:t>Email address: sabrin.ibrahim@bmc.edu.sa; Tel.: +966-581183034</w:t>
      </w:r>
    </w:p>
    <w:p w14:paraId="1E24871F" w14:textId="06FD8FA6" w:rsidR="005779F0" w:rsidRPr="00832A5F" w:rsidRDefault="005779F0" w:rsidP="00574C81">
      <w:pPr>
        <w:spacing w:after="0" w:line="240" w:lineRule="auto"/>
        <w:jc w:val="both"/>
        <w:rPr>
          <w:rFonts w:ascii="Times" w:hAnsi="Times" w:cs="Times"/>
          <w:sz w:val="20"/>
          <w:szCs w:val="20"/>
        </w:rPr>
        <w:sectPr w:rsidR="005779F0" w:rsidRPr="00832A5F" w:rsidSect="00AA754F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2240" w:h="15840"/>
          <w:pgMar w:top="990" w:right="1800" w:bottom="1440" w:left="1800" w:header="720" w:footer="720" w:gutter="0"/>
          <w:cols w:space="720"/>
          <w:docGrid w:linePitch="360"/>
        </w:sectPr>
      </w:pPr>
    </w:p>
    <w:p w14:paraId="7A60817B" w14:textId="39581597" w:rsidR="005779F0" w:rsidRPr="00832A5F" w:rsidRDefault="005779F0" w:rsidP="000F5481">
      <w:pPr>
        <w:spacing w:after="120"/>
        <w:rPr>
          <w:rFonts w:ascii="Times" w:hAnsi="Times" w:cs="Times"/>
          <w:sz w:val="20"/>
          <w:szCs w:val="20"/>
        </w:rPr>
      </w:pPr>
      <w:bookmarkStart w:id="7" w:name="_Hlk126343537"/>
      <w:r w:rsidRPr="00832A5F">
        <w:rPr>
          <w:rFonts w:ascii="Times" w:hAnsi="Times" w:cs="Times"/>
          <w:b/>
          <w:bCs/>
          <w:sz w:val="20"/>
          <w:szCs w:val="20"/>
        </w:rPr>
        <w:lastRenderedPageBreak/>
        <w:t xml:space="preserve">Table </w:t>
      </w:r>
      <w:r w:rsidR="00D3535A" w:rsidRPr="00832A5F">
        <w:rPr>
          <w:rFonts w:ascii="Times" w:hAnsi="Times" w:cs="Times"/>
          <w:b/>
          <w:bCs/>
          <w:sz w:val="20"/>
          <w:szCs w:val="20"/>
        </w:rPr>
        <w:t>S</w:t>
      </w:r>
      <w:r w:rsidRPr="00832A5F">
        <w:rPr>
          <w:rFonts w:ascii="Times" w:hAnsi="Times" w:cs="Times"/>
          <w:b/>
          <w:bCs/>
          <w:sz w:val="20"/>
          <w:szCs w:val="20"/>
        </w:rPr>
        <w:t>1:</w:t>
      </w:r>
      <w:r w:rsidRPr="00832A5F">
        <w:rPr>
          <w:rFonts w:ascii="Times" w:hAnsi="Times" w:cs="Times"/>
          <w:sz w:val="20"/>
          <w:szCs w:val="20"/>
        </w:rPr>
        <w:t xml:space="preserve"> Naturally occurring depsidone and their derivatives (Source, host, place, molecular weights, and formulae). </w:t>
      </w:r>
    </w:p>
    <w:tbl>
      <w:tblPr>
        <w:tblStyle w:val="TableGrid"/>
        <w:tblpPr w:leftFromText="180" w:rightFromText="180" w:vertAnchor="text" w:tblpX="-90" w:tblpY="1"/>
        <w:tblOverlap w:val="never"/>
        <w:tblW w:w="1359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23"/>
        <w:gridCol w:w="185"/>
        <w:gridCol w:w="630"/>
        <w:gridCol w:w="1262"/>
        <w:gridCol w:w="2337"/>
        <w:gridCol w:w="185"/>
        <w:gridCol w:w="1348"/>
        <w:gridCol w:w="2160"/>
        <w:gridCol w:w="540"/>
        <w:gridCol w:w="1620"/>
      </w:tblGrid>
      <w:tr w:rsidR="00832A5F" w:rsidRPr="00832A5F" w14:paraId="0BAB2B30" w14:textId="77777777" w:rsidTr="00832A5F">
        <w:tc>
          <w:tcPr>
            <w:tcW w:w="3323" w:type="dxa"/>
            <w:tcBorders>
              <w:bottom w:val="single" w:sz="4" w:space="0" w:color="auto"/>
            </w:tcBorders>
          </w:tcPr>
          <w:bookmarkEnd w:id="7"/>
          <w:p w14:paraId="635447FD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Compound name</w:t>
            </w:r>
          </w:p>
        </w:tc>
        <w:tc>
          <w:tcPr>
            <w:tcW w:w="815" w:type="dxa"/>
            <w:gridSpan w:val="2"/>
            <w:tcBorders>
              <w:bottom w:val="single" w:sz="4" w:space="0" w:color="auto"/>
            </w:tcBorders>
          </w:tcPr>
          <w:p w14:paraId="335A9BF0" w14:textId="641EA3F3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M.Wt.</w:t>
            </w:r>
          </w:p>
        </w:tc>
        <w:tc>
          <w:tcPr>
            <w:tcW w:w="1262" w:type="dxa"/>
            <w:tcBorders>
              <w:bottom w:val="single" w:sz="4" w:space="0" w:color="auto"/>
            </w:tcBorders>
          </w:tcPr>
          <w:p w14:paraId="361D16A9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M. F.</w:t>
            </w:r>
          </w:p>
        </w:tc>
        <w:tc>
          <w:tcPr>
            <w:tcW w:w="2337" w:type="dxa"/>
            <w:tcBorders>
              <w:bottom w:val="single" w:sz="4" w:space="0" w:color="auto"/>
            </w:tcBorders>
          </w:tcPr>
          <w:p w14:paraId="14FB2E62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Source</w:t>
            </w:r>
          </w:p>
        </w:tc>
        <w:tc>
          <w:tcPr>
            <w:tcW w:w="1533" w:type="dxa"/>
            <w:gridSpan w:val="2"/>
            <w:tcBorders>
              <w:bottom w:val="single" w:sz="4" w:space="0" w:color="auto"/>
            </w:tcBorders>
          </w:tcPr>
          <w:p w14:paraId="032F290B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Host (Part)</w:t>
            </w:r>
          </w:p>
        </w:tc>
        <w:tc>
          <w:tcPr>
            <w:tcW w:w="2700" w:type="dxa"/>
            <w:gridSpan w:val="2"/>
            <w:tcBorders>
              <w:bottom w:val="single" w:sz="4" w:space="0" w:color="auto"/>
            </w:tcBorders>
          </w:tcPr>
          <w:p w14:paraId="43462A64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Source, Plac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75D51C4A" w14:textId="77777777" w:rsidR="005779F0" w:rsidRPr="00832A5F" w:rsidRDefault="005779F0" w:rsidP="00AF66A8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Ref.</w:t>
            </w:r>
          </w:p>
        </w:tc>
      </w:tr>
      <w:tr w:rsidR="00832A5F" w:rsidRPr="00832A5F" w14:paraId="57A377E6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40A47DE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olyanthadep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7F840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3F8CA5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AB5E0E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Garcinia polyanth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4A778EF3" w14:textId="09B11D18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Plant, leave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B3E4B7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5A404E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aoundé, Center region, Camero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061EBE4" w14:textId="61C9B449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14f8f08d78eb73b8825 Lannang,AlainMel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ann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CF0A7D4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53B85E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8BBB9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6A95CB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  <w:p w14:paraId="3A559FE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A35621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01E55F0E" w14:textId="5E811CA9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7C5DA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2180A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5522F62" w14:textId="1216491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F4D34BB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6763592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sorom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695F8DE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11D47A6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1F68182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60D1B81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7772A6F7" w14:textId="0D005536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47C510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303D9120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44F53DB5" w14:textId="7BFF82E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9670118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1FEC939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51E707C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72179A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A444C17" w14:textId="20990DC0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omalium cochinchin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aerial part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927DB15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490C8E78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tuy forest, Nui Chua National Park, Ninh Thuan, Ninh Hai District, Vietnam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01C26345" w14:textId="144E8A14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b68f08be1cf8e23c4b Addo,ErmiasMekuria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ddo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73611F6" w14:textId="77777777" w:rsidTr="00832A5F">
        <w:trPr>
          <w:trHeight w:val="138"/>
        </w:trPr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1FA1C3F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ethyl psoromat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1BE6FDA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79E726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64976E6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706C923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20731380" w14:textId="688FD1B2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79BFE42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51A1618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3728118D" w14:textId="2413DBF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4D9807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105BC5A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Virens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2BB9CBB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11C8181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445145E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7B46115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7CF3B26A" w14:textId="10327884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Beard 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2C10843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10AE228E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037067DF" w14:textId="28E9424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AAAD8F8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DCDF8F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rdidepsi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D607C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3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AF65A6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1906F7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dia milleni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67F60E55" w14:textId="4A13B841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Plant, stem bark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90BD9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C5A36A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toufam, West region of Cameroon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451B12BE" w14:textId="17A0918F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8e8f08d78eb73b8f68 DongmoZeukang,Rostanie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ongmo Zeuka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6D075EE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475262A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ryne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EA09D1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7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2B6E96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E23CAF0" w14:textId="3C33902D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E2D227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9021C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86D5E88" w14:textId="05FCE6C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689EC10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648DBF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rynesid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2A740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BB23BB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FA88E2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6339E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9B02502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588A761" w14:textId="522E333D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9CD161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7431E1A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ypo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AA943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304E60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DF8C75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056FE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A24947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7E225B3" w14:textId="517087E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7B161F1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BD4ACC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nhypo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F4E18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57DABD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136849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88754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50742D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bookmarkStart w:id="8" w:name="_Hlk121572752"/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29CE2B1" w14:textId="651B3DA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8"/>
          </w:p>
        </w:tc>
      </w:tr>
      <w:tr w:rsidR="00832A5F" w:rsidRPr="00832A5F" w14:paraId="10855AB3" w14:textId="77777777" w:rsidTr="00832A5F">
        <w:trPr>
          <w:trHeight w:val="114"/>
        </w:trPr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95E6C75" w14:textId="1DF87553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angaleoid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6738CC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9EDC5E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1CE0D8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8EAC3E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692033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905045E" w14:textId="61181B9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D8D5069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66F54E1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ioxepin-11-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C1594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38B47A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149589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lastoma malabathric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Root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D8813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E28F3F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Yanshan Town Guilin,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br/>
              <w:t>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79E436D" w14:textId="74E80C81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fe58f08fde2c676d91b He,Rui-Jie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e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3603D08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1152C59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738FA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F5A799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CF78F1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393B4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EA4B990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06F92D1" w14:textId="0534B31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e5e98f08434b458183f7 Duong,Thuc-Huy 2015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15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253F6C8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7E12455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FA972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185CC3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4F96A3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F6DD92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30F7D9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5A126A1" w14:textId="51C74781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e5e98f08434b458183f7 Duong,Thuc-Huy 2015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15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9A3B032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2A2F401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1BA2EE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EA66CD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1AA905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76FDC0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57E503" w14:textId="119DDC2D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BF964FB" w14:textId="650F0B02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e5e98f08434b458183f7 Duong,Thuc-Huy 2015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15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E87279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17AB652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Vicanic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5544DB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E36BA2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48F4A8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eloschistes flavica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829C10F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E00489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ejang Lebong, Bengkulu, Indonesi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11ADC6D" w14:textId="0D264231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128f080412f5091323 Sanjaya,Angg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njaya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97E5C93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0206146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3E49CA1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2FDB05A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07425E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2DF6AD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50124BA4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bookmarkStart w:id="9" w:name="_Hlk121212434"/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68ECA4E2" w14:textId="0FC60BF3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9"/>
          </w:p>
        </w:tc>
      </w:tr>
      <w:tr w:rsidR="00832A5F" w:rsidRPr="00832A5F" w14:paraId="64F96F61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FB2518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H-Dibenzo[b,e][1,4]dioxepin-11-one,3,8-dihydroxy-4-(methoxymethyl)-1,6-dimethy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56EDEDD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2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00C98C5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F19095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0E89445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430FF089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558B8851" w14:textId="3BC51AF5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F602E6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032C1E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Flavicans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461A8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A73A14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0FFEA0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eloschistes flavica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C1ED54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BA80BD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ejang Lebong, Bengkulu, Indonesia</w:t>
            </w:r>
          </w:p>
        </w:tc>
        <w:bookmarkStart w:id="10" w:name="_Hlk121587339"/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3E9A89B" w14:textId="13A7ECE4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128f080412f5091323 Sanjaya,Angg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njaya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0"/>
          </w:p>
        </w:tc>
      </w:tr>
      <w:tr w:rsidR="00832A5F" w:rsidRPr="00832A5F" w14:paraId="4D16A6DC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69D9FB0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llon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814F8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DD5E40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2ED03A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iogyne bailloni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1199105F" w14:textId="5FB9B8A2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Plant, Bark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15D8D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92D73A6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dela Valle, New Caledoni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FBA6739" w14:textId="2C37B009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db8f08d78eb73b88c6 Olivon,Floren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livo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7EE8511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790C25C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A = Botryosphaerone A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 xml:space="preserve"> (21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6211432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0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4B4A8B6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1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5D2026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64B1D33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15001975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3FDD4D62" w14:textId="6F690E8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AAF1DF4" w14:textId="77777777" w:rsidTr="00832A5F">
        <w:tc>
          <w:tcPr>
            <w:tcW w:w="3323" w:type="dxa"/>
            <w:tcBorders>
              <w:top w:val="nil"/>
              <w:bottom w:val="nil"/>
            </w:tcBorders>
          </w:tcPr>
          <w:p w14:paraId="0473963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nil"/>
            </w:tcBorders>
          </w:tcPr>
          <w:p w14:paraId="6155DEC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365006E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725B5D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3CBED958" w14:textId="729F3F5F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0A4DAB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700" w:type="dxa"/>
            <w:gridSpan w:val="2"/>
            <w:tcBorders>
              <w:top w:val="nil"/>
              <w:bottom w:val="nil"/>
            </w:tcBorders>
          </w:tcPr>
          <w:p w14:paraId="4F6663F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2616906B" w14:textId="2C5E3E69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5D4A4B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3B1D059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636D280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6DA6A0F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2C7AE61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01D92A91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0342B0FB" w14:textId="77777777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308C386C" w14:textId="368D0A0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4990A90" w14:textId="77777777" w:rsidTr="00832A5F">
        <w:tc>
          <w:tcPr>
            <w:tcW w:w="3323" w:type="dxa"/>
            <w:tcBorders>
              <w:top w:val="single" w:sz="4" w:space="0" w:color="auto"/>
            </w:tcBorders>
          </w:tcPr>
          <w:p w14:paraId="2BF7E0E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B = Botryosphaer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</w:tcBorders>
          </w:tcPr>
          <w:p w14:paraId="5F7B1C6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4</w:t>
            </w:r>
          </w:p>
        </w:tc>
        <w:tc>
          <w:tcPr>
            <w:tcW w:w="1262" w:type="dxa"/>
            <w:tcBorders>
              <w:top w:val="single" w:sz="4" w:space="0" w:color="auto"/>
            </w:tcBorders>
          </w:tcPr>
          <w:p w14:paraId="10FEC27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</w:tcBorders>
          </w:tcPr>
          <w:p w14:paraId="1877178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2BCEC77A" w14:textId="0C7E4F7A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</w:tcBorders>
          </w:tcPr>
          <w:p w14:paraId="36C74B9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</w:tcBorders>
          </w:tcPr>
          <w:p w14:paraId="16ABC982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575E380C" w14:textId="5BC58341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FC7E60" w14:textId="77777777" w:rsidTr="00832A5F">
        <w:tc>
          <w:tcPr>
            <w:tcW w:w="3323" w:type="dxa"/>
          </w:tcPr>
          <w:p w14:paraId="0E3706D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</w:tcPr>
          <w:p w14:paraId="700F09E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</w:tcPr>
          <w:p w14:paraId="0BFABC0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</w:tcPr>
          <w:p w14:paraId="2D0D2B4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</w:tcPr>
          <w:p w14:paraId="6D42BDA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</w:tcPr>
          <w:p w14:paraId="34728E9A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</w:tcPr>
          <w:p w14:paraId="29D5892E" w14:textId="43494BF9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3E853AB" w14:textId="77777777" w:rsidTr="00832A5F">
        <w:tc>
          <w:tcPr>
            <w:tcW w:w="3323" w:type="dxa"/>
            <w:tcBorders>
              <w:bottom w:val="single" w:sz="4" w:space="0" w:color="auto"/>
            </w:tcBorders>
          </w:tcPr>
          <w:p w14:paraId="148932D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bottom w:val="single" w:sz="4" w:space="0" w:color="auto"/>
            </w:tcBorders>
          </w:tcPr>
          <w:p w14:paraId="6E6F653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bottom w:val="single" w:sz="4" w:space="0" w:color="auto"/>
            </w:tcBorders>
          </w:tcPr>
          <w:p w14:paraId="428A373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bottom w:val="single" w:sz="4" w:space="0" w:color="auto"/>
            </w:tcBorders>
          </w:tcPr>
          <w:p w14:paraId="4B75CD3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bottom w:val="single" w:sz="4" w:space="0" w:color="auto"/>
            </w:tcBorders>
          </w:tcPr>
          <w:p w14:paraId="014F9234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bottom w:val="single" w:sz="4" w:space="0" w:color="auto"/>
            </w:tcBorders>
          </w:tcPr>
          <w:p w14:paraId="64A87DBA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2EEC2230" w14:textId="6DF476DB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DAF167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72DEA4D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C = Botryosphaer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67485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F4E0E7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08E9AB0" w14:textId="6ABD0758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richoder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307 co-culturing with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cinetobacter johnsoni</w:t>
            </w:r>
            <w:r w:rsidRPr="00832A5F">
              <w:rPr>
                <w:rFonts w:ascii="Times" w:hAnsi="Times" w:cs="Times"/>
                <w:sz w:val="18"/>
                <w:szCs w:val="18"/>
              </w:rPr>
              <w:t>i B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D1448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erodendrum inerm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Mangrove plan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3DD849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Zhanjiang Mangrove National Nature Reserve, Guangdong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B9F5709" w14:textId="5680A2DF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45428A8" w14:textId="77777777" w:rsidTr="00832A5F">
        <w:tc>
          <w:tcPr>
            <w:tcW w:w="3323" w:type="dxa"/>
            <w:tcBorders>
              <w:top w:val="single" w:sz="4" w:space="0" w:color="auto"/>
            </w:tcBorders>
          </w:tcPr>
          <w:p w14:paraId="2C6BBD1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D = Botryosphaer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</w:tcBorders>
          </w:tcPr>
          <w:p w14:paraId="3C419F1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2</w:t>
            </w:r>
          </w:p>
        </w:tc>
        <w:tc>
          <w:tcPr>
            <w:tcW w:w="1262" w:type="dxa"/>
            <w:tcBorders>
              <w:top w:val="single" w:sz="4" w:space="0" w:color="auto"/>
            </w:tcBorders>
          </w:tcPr>
          <w:p w14:paraId="3C81856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</w:tcBorders>
          </w:tcPr>
          <w:p w14:paraId="4FE8B6C2" w14:textId="68FF3EAD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richoder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307 co-culturing with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cinetobacter johnsoni</w:t>
            </w:r>
            <w:r w:rsidRPr="00832A5F">
              <w:rPr>
                <w:rFonts w:ascii="Times" w:hAnsi="Times" w:cs="Times"/>
                <w:sz w:val="18"/>
                <w:szCs w:val="18"/>
              </w:rPr>
              <w:t>i B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</w:tcBorders>
          </w:tcPr>
          <w:p w14:paraId="2DB81C9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erodendrum inerm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Mangrove plan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</w:tcBorders>
          </w:tcPr>
          <w:p w14:paraId="0B2DF78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Zhanjiang Mangrove National Nature Reserve, Guangdong, China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7D7E60CA" w14:textId="1FF533D5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D970826" w14:textId="77777777" w:rsidTr="00832A5F">
        <w:tc>
          <w:tcPr>
            <w:tcW w:w="3323" w:type="dxa"/>
            <w:tcBorders>
              <w:bottom w:val="single" w:sz="4" w:space="0" w:color="auto"/>
            </w:tcBorders>
          </w:tcPr>
          <w:p w14:paraId="5BA897D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bottom w:val="single" w:sz="4" w:space="0" w:color="auto"/>
            </w:tcBorders>
          </w:tcPr>
          <w:p w14:paraId="6DD6C33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bottom w:val="single" w:sz="4" w:space="0" w:color="auto"/>
            </w:tcBorders>
          </w:tcPr>
          <w:p w14:paraId="630CDFB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bottom w:val="single" w:sz="4" w:space="0" w:color="auto"/>
            </w:tcBorders>
          </w:tcPr>
          <w:p w14:paraId="7FEF405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  <w:tcBorders>
              <w:bottom w:val="single" w:sz="4" w:space="0" w:color="auto"/>
            </w:tcBorders>
          </w:tcPr>
          <w:p w14:paraId="1883AFF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  <w:tcBorders>
              <w:bottom w:val="single" w:sz="4" w:space="0" w:color="auto"/>
            </w:tcBorders>
          </w:tcPr>
          <w:p w14:paraId="0F030588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01F7E19D" w14:textId="1CD23EA9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D16163C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620518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60E5847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6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0176E7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7DF5D5FF" w14:textId="601627D8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richoder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307 co-culturing with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cinetobacter johnsoni</w:t>
            </w:r>
            <w:r w:rsidRPr="00832A5F">
              <w:rPr>
                <w:rFonts w:ascii="Times" w:hAnsi="Times" w:cs="Times"/>
                <w:sz w:val="18"/>
                <w:szCs w:val="18"/>
              </w:rPr>
              <w:t>i B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B1F80C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erodendrum inerm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Mangrove plan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629B8CAF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Zhanjiang Mangrove National Nature Reserve, Guangdong, China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0470F93C" w14:textId="48BA896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3F1CDB7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535FF8C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23D7C33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7699F9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A1BAEE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310DDD5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291B0408" w14:textId="77777777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0C765D9B" w14:textId="3736DEA2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33FEF9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5E6DA71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tryorhodine I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2FB1083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3595B39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4B16D6B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4637C275" w14:textId="77777777" w:rsidR="00242134" w:rsidRPr="00832A5F" w:rsidRDefault="00242134" w:rsidP="00242134">
            <w:pPr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642BE123" w14:textId="77777777" w:rsidR="00242134" w:rsidRPr="00832A5F" w:rsidRDefault="00242134" w:rsidP="00242134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0268E55E" w14:textId="4F07C3FE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EB3F32" w14:textId="77777777" w:rsidTr="00832A5F">
        <w:tc>
          <w:tcPr>
            <w:tcW w:w="3323" w:type="dxa"/>
            <w:tcBorders>
              <w:top w:val="nil"/>
              <w:bottom w:val="nil"/>
            </w:tcBorders>
          </w:tcPr>
          <w:p w14:paraId="1EC9564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mplicil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nil"/>
              <w:bottom w:val="nil"/>
            </w:tcBorders>
          </w:tcPr>
          <w:p w14:paraId="2D00892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30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89A68D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6B3A1E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5457152A" w14:textId="41346F1C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BD3C03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700" w:type="dxa"/>
            <w:gridSpan w:val="2"/>
            <w:tcBorders>
              <w:top w:val="nil"/>
              <w:bottom w:val="nil"/>
            </w:tcBorders>
          </w:tcPr>
          <w:p w14:paraId="7581D8F1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116C8306" w14:textId="77F6CAA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E3685C4" w14:textId="77777777" w:rsidTr="00832A5F">
        <w:tc>
          <w:tcPr>
            <w:tcW w:w="3323" w:type="dxa"/>
            <w:tcBorders>
              <w:top w:val="nil"/>
              <w:bottom w:val="nil"/>
            </w:tcBorders>
          </w:tcPr>
          <w:p w14:paraId="7DE4159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nil"/>
            </w:tcBorders>
          </w:tcPr>
          <w:p w14:paraId="321E079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515364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9D0B54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Lasiodiplodia theobromae </w:t>
            </w:r>
            <w:r w:rsidRPr="00832A5F">
              <w:rPr>
                <w:rFonts w:ascii="Times" w:hAnsi="Times" w:cs="Times"/>
                <w:sz w:val="18"/>
                <w:szCs w:val="18"/>
              </w:rPr>
              <w:t>M4.2-2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36C87E4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ngrove sediment</w:t>
            </w:r>
          </w:p>
        </w:tc>
        <w:tc>
          <w:tcPr>
            <w:tcW w:w="2700" w:type="dxa"/>
            <w:gridSpan w:val="2"/>
            <w:tcBorders>
              <w:top w:val="nil"/>
              <w:bottom w:val="nil"/>
            </w:tcBorders>
          </w:tcPr>
          <w:p w14:paraId="44A136D2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ngzhai Harbor, Hainan, China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77C0E5A3" w14:textId="51C856C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B84F433" w14:textId="77777777" w:rsidTr="00832A5F">
        <w:tc>
          <w:tcPr>
            <w:tcW w:w="33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B68B3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mplicil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08979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4</w:t>
            </w: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ACACC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6C890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6BD2E494" w14:textId="2F58DC75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9803C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7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D555BD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bookmarkStart w:id="11" w:name="_Hlk121548536"/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46FDD6" w14:textId="0DB61DD6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1"/>
          </w:p>
        </w:tc>
      </w:tr>
      <w:tr w:rsidR="00832A5F" w:rsidRPr="00832A5F" w14:paraId="31A3AF25" w14:textId="77777777" w:rsidTr="00832A5F">
        <w:trPr>
          <w:trHeight w:val="558"/>
        </w:trPr>
        <w:tc>
          <w:tcPr>
            <w:tcW w:w="33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99333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9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 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4F04B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32</w:t>
            </w:r>
          </w:p>
        </w:tc>
        <w:tc>
          <w:tcPr>
            <w:tcW w:w="12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75001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2B90D50F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4A7976" w14:textId="7777777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229BF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Genyonemus line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</w:p>
          <w:p w14:paraId="4BE4DCAF" w14:textId="1E505F79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Marine White croaker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F313F2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anjing, Jiangsu, China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50F3BE" w14:textId="1EA352CA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8d8f08d78eb73b878f An,Fa-Lia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38121BB" w14:textId="77777777" w:rsidTr="00832A5F">
        <w:tc>
          <w:tcPr>
            <w:tcW w:w="33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82E04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Curdep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E3DD3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8</w:t>
            </w:r>
          </w:p>
        </w:tc>
        <w:tc>
          <w:tcPr>
            <w:tcW w:w="12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AA488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ADD3DD" w14:textId="40F4C541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A5972E" w14:textId="3854AECA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A5AE01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114498" w14:textId="7AABE420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B62A7C0" w14:textId="77777777" w:rsidTr="00832A5F">
        <w:tc>
          <w:tcPr>
            <w:tcW w:w="33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F7EAB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F4118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5201F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23812F" w14:textId="7CEBF1F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1FB12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DB1CA6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E6E818" w14:textId="2F5B8A2D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E2C712D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22CA5215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BBC79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CE4F58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6AAFCD3" w14:textId="7D73AAB7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8B215E0" w14:textId="3D05E246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FE0970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6BD1071" w14:textId="65D09F36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94939B4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9FEB90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0DB1D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46C4C9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9C2FB6C" w14:textId="327600BB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8342B6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72386E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CEBB345" w14:textId="0F78C3A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FEC88AF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49378DD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49A76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BA817F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AAD7BF6" w14:textId="4647E62A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C795C9D" w14:textId="469B70C4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6E2E17B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8F0FB7C" w14:textId="26F743ED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032802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004463B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AB30C0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1E1FFA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61982FB" w14:textId="2385B19F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C2C4CE" w14:textId="021CDF93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A04E2CA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87D0B96" w14:textId="76F5958A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7DB53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C6AA84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C6F62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5DEE74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35B5AD8" w14:textId="0CC19A8A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2B90F53" w14:textId="77AADE70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08DAA8F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5D50DC3" w14:textId="4676C30C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70F6427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769D4AA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B46D74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7BE293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54116ED" w14:textId="4352D9DC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194F0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FA6E1A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85EC744" w14:textId="55257D33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7CB797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4820E1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63BE6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98D6AA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140BF8B" w14:textId="37833C94" w:rsidR="00242134" w:rsidRPr="00832A5F" w:rsidRDefault="00242134" w:rsidP="00242134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Curvularia </w:t>
            </w:r>
            <w:r w:rsidRPr="00832A5F">
              <w:rPr>
                <w:rFonts w:ascii="Times" w:hAnsi="Times" w:cs="Times"/>
                <w:sz w:val="18"/>
                <w:szCs w:val="18"/>
              </w:rPr>
              <w:t>sp. IFB-Z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00E02F" w14:textId="1B520E83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gyrosomus argentat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roaker gut)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A536C1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ellow Sea, Sea nearthe Lvsi Port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5325AA0" w14:textId="1A40DF34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448f08013b0aa92b60 Ding,Y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i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BFB3BC5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03FF1C0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’-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</w:rPr>
              <w:t>-methyl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E2031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59C7F9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FD68FC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557992A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9BDD77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Dong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428BE5CA" w14:textId="45BF80EB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6f8f080412f509129e Duong,HuyThuc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T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0CEAB5B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4030AFA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vist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6D0B27B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F5BCD5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FE2107F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9FBC5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10843B8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51AD0F3" w14:textId="5EC1859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E1D2946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3909AE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vist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9439E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A7E61E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D7DE476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B22FAD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BDBCB27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A0D5FB3" w14:textId="412F0A56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50830D5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4FC534B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siodiplodia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3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B83A1C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3E3091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7E0AC7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454DC3" w14:textId="77777777" w:rsidR="00242134" w:rsidRPr="00832A5F" w:rsidRDefault="00242134" w:rsidP="00242134">
            <w:pPr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AC50754" w14:textId="77777777" w:rsidR="00242134" w:rsidRPr="00832A5F" w:rsidRDefault="00242134" w:rsidP="00242134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3B72B61" w14:textId="44AC5138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C4E8182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6463A5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siodiplodia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F37EE39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FBACE68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C8D537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asiodiplodia pseudotheobroma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4C87E81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il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AA1F7C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Hainan wetland park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B86C55D" w14:textId="21B4B23A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ae8f08d78eb73bb2c1 Liang,Y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i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7590107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6ACB5AD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unguis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668419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8A84DB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BB9360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59686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071F6B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C4D2A35" w14:textId="2C262F97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99C5B7A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0C89583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unguis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C09F45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4EECC6C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82534E3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66AA070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399B677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AF9BB8A" w14:textId="4FFC897F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503C508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6E6E0F97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hysodal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F58FD8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4021C32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0009E4E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ogymnia physode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_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C5DEA4" w14:textId="77777777" w:rsidR="00242134" w:rsidRPr="00832A5F" w:rsidRDefault="00242134" w:rsidP="00242134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BFB1E49" w14:textId="77777777" w:rsidR="00242134" w:rsidRPr="00832A5F" w:rsidRDefault="00242134" w:rsidP="00242134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Jastrz˛ebsko Stare, Polan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BC58ECA" w14:textId="2633BE94" w:rsidR="00242134" w:rsidRPr="00832A5F" w:rsidRDefault="00242134" w:rsidP="00242134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b68f088c9eed29aafc Studzińska-Sroka,Elżbieta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tudzińska-Sroka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4A74BA" w14:textId="77777777" w:rsidTr="00832A5F">
        <w:tc>
          <w:tcPr>
            <w:tcW w:w="3323" w:type="dxa"/>
            <w:tcBorders>
              <w:top w:val="single" w:sz="4" w:space="0" w:color="auto"/>
              <w:bottom w:val="nil"/>
            </w:tcBorders>
          </w:tcPr>
          <w:p w14:paraId="3CAAA21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Fumar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nil"/>
            </w:tcBorders>
          </w:tcPr>
          <w:p w14:paraId="791932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7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56B568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</w:p>
          <w:p w14:paraId="0876B4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4CEA9BE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rappi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F6BD54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nil"/>
            </w:tcBorders>
          </w:tcPr>
          <w:p w14:paraId="46E2790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rra do Brigadeiro State Park, Araponga, Minas Gerais, Brazil</w:t>
            </w:r>
          </w:p>
        </w:tc>
        <w:bookmarkStart w:id="12" w:name="_Hlk121063871"/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794B13FB" w14:textId="2A230DC2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1178f086cff0fb7f725 Lage,TiagoC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age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2"/>
          </w:p>
        </w:tc>
      </w:tr>
      <w:tr w:rsidR="00832A5F" w:rsidRPr="00832A5F" w14:paraId="02540C88" w14:textId="77777777" w:rsidTr="00832A5F">
        <w:tc>
          <w:tcPr>
            <w:tcW w:w="3323" w:type="dxa"/>
            <w:tcBorders>
              <w:top w:val="nil"/>
              <w:bottom w:val="nil"/>
            </w:tcBorders>
          </w:tcPr>
          <w:p w14:paraId="536CD6D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nil"/>
            </w:tcBorders>
          </w:tcPr>
          <w:p w14:paraId="1179E2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BE782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B9704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7BA047F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nil"/>
              <w:bottom w:val="nil"/>
            </w:tcBorders>
          </w:tcPr>
          <w:p w14:paraId="4EF50B7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14:paraId="29C4EA0F" w14:textId="1DD384B9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3C06FA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6D7171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340A1F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0367F32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5E8F89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Lichen rangiferin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15957A45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2280728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Uttar Pradesh, India </w:t>
            </w:r>
          </w:p>
        </w:tc>
        <w:bookmarkStart w:id="13" w:name="_Hlk121384752"/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34B54C47" w14:textId="56977E5A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fc8f08013b0aa92a2d Shukla,Ila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hukla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3"/>
          </w:p>
        </w:tc>
      </w:tr>
      <w:tr w:rsidR="00832A5F" w:rsidRPr="00832A5F" w14:paraId="2073FC59" w14:textId="77777777" w:rsidTr="00832A5F">
        <w:tc>
          <w:tcPr>
            <w:tcW w:w="3323" w:type="dxa"/>
            <w:tcBorders>
              <w:top w:val="nil"/>
              <w:bottom w:val="single" w:sz="4" w:space="0" w:color="auto"/>
            </w:tcBorders>
          </w:tcPr>
          <w:p w14:paraId="21785C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nil"/>
              <w:bottom w:val="single" w:sz="4" w:space="0" w:color="auto"/>
            </w:tcBorders>
          </w:tcPr>
          <w:p w14:paraId="217D48EA" w14:textId="31594134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5E62F1A7" w14:textId="48273A16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4DD79CC" w14:textId="23EC41C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pyxidat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0F9650B1" w14:textId="39A506D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</w:t>
            </w:r>
          </w:p>
        </w:tc>
        <w:tc>
          <w:tcPr>
            <w:tcW w:w="2700" w:type="dxa"/>
            <w:gridSpan w:val="2"/>
            <w:tcBorders>
              <w:top w:val="nil"/>
              <w:bottom w:val="single" w:sz="4" w:space="0" w:color="auto"/>
            </w:tcBorders>
          </w:tcPr>
          <w:p w14:paraId="14A25804" w14:textId="0B04A793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angotri (Uttarkashi district), Uttarakhand, India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</w:tcPr>
          <w:p w14:paraId="33175065" w14:textId="5261EC86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Thuan et al 2022)</w:t>
            </w:r>
          </w:p>
        </w:tc>
      </w:tr>
      <w:tr w:rsidR="00832A5F" w:rsidRPr="00832A5F" w14:paraId="086E0FA7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5BE46DB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Fumarprotocetraric acid lactone 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52484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0AC49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C83EF14" w14:textId="0B7C7A1C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7794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280429B" w14:textId="5E234E3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D8813D8" w14:textId="0CD73809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D217C66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015B26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Fumarprotocetraric acid lactone 2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0DD01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8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99915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3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0E4DE93" w14:textId="41654DC0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3B91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5574F6" w14:textId="5059983A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074D524" w14:textId="378D75FB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262DD24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8AE49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le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408B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42973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530A5A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64FB3F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B8ACE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9CEECE5" w14:textId="48F3E750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B113303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35CA80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B640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ED8A3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81817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cerat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4B37C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A703A4" w14:textId="3E60D1F5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ksong town Paksong district, Champasack, Laos, Vietnam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9436F4A" w14:textId="4FFDCCB1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a88f089f1fa04828f6 Bui,Van-Muo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i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9840704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0DDEDEB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alazin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13109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87018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F76D6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elia saxatil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098B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2336A3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anshan National Nature Reserve Tongliao, Inner Mongolia, Chin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97F73A3" w14:textId="56A279F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9d04c8f080049921a3264 Bai,ShuZh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i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8B50A3B" w14:textId="77777777" w:rsidTr="00832A5F">
        <w:tc>
          <w:tcPr>
            <w:tcW w:w="3323" w:type="dxa"/>
            <w:tcBorders>
              <w:top w:val="single" w:sz="4" w:space="0" w:color="auto"/>
              <w:bottom w:val="single" w:sz="4" w:space="0" w:color="auto"/>
            </w:tcBorders>
          </w:tcPr>
          <w:p w14:paraId="290DCCE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8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7B0A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840FE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07C557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CE6AEC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70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CB3918" w14:textId="3872B513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75A27C9" w14:textId="322DE680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D98F2E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566C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albin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4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299AA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C1BA9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C4461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64E55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63993E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EBFEC1" w14:textId="25F09A5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evi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839D9A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08BEB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18A8020" w14:textId="4D16703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9622444" w14:textId="7ECDDC9F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51619F9" w14:textId="77AA6F3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subfloridana</w:t>
            </w:r>
            <w:r w:rsidRPr="00832A5F">
              <w:rPr>
                <w:rFonts w:ascii="Times" w:hAnsi="Times" w:cs="Times"/>
                <w:sz w:val="18"/>
                <w:szCs w:val="18"/>
              </w:rPr>
              <w:t> Stirton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BEF340F" w14:textId="6079D63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s of alpine tre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2ACEBAF" w14:textId="3D1AF2A3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imbatore-Ooty-Gundlupet Hwy, Tamil Nadu, Indi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EDA4FF3" w14:textId="0D11325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Nguyen et al. 2021)</w:t>
            </w:r>
          </w:p>
        </w:tc>
      </w:tr>
      <w:tr w:rsidR="00832A5F" w:rsidRPr="00832A5F" w14:paraId="4543072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AC4C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Variol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FFFEB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1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80C73A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0BD3F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45AAE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6B9934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48537883" w14:textId="1A5CB26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5C75A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775C9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xcelsione = Phomop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CD2E2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6712B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E9E74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lastoma malabathric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Root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FADD2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60434A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Yanshan Town Guilin,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br/>
              <w:t>China</w:t>
            </w:r>
          </w:p>
        </w:tc>
        <w:tc>
          <w:tcPr>
            <w:tcW w:w="2160" w:type="dxa"/>
            <w:gridSpan w:val="2"/>
          </w:tcPr>
          <w:p w14:paraId="7A64F01D" w14:textId="7135BE6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fe58f08fde2c676d91b He,Rui-Jie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e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54C90B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198D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iffracti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24EF8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A92AB9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7CD74E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elia saxatil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0AC9D8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8EE039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anshan National Nature Reserve Tongliao, Inner Mongolia, China</w:t>
            </w:r>
          </w:p>
        </w:tc>
        <w:tc>
          <w:tcPr>
            <w:tcW w:w="2160" w:type="dxa"/>
            <w:gridSpan w:val="2"/>
          </w:tcPr>
          <w:p w14:paraId="1E0D74F5" w14:textId="35D5BE0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9d04c8f080049921a3264 Bai,ShuZh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i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40E15B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591279" w14:textId="23997B16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3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 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526A3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64E82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CE15B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C7408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A6666E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25861631" w14:textId="63E8A35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19E8485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4B63E4F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x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254EA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1EB3E3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763119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lastoma malabathric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Root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4BC123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4E1339D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Yanshan Town Guilin,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br/>
              <w:t>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529DFA77" w14:textId="6ECFC17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fe58f08fde2c676d91b He,Rui-Jie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e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7144F81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094E9B4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27A734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54A83A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4D09F5E" w14:textId="66018134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GXNU-A9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27EB05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canthus ilicifoliu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Mangrove plant)</w:t>
            </w:r>
          </w:p>
          <w:p w14:paraId="3140CA1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</w:p>
          <w:p w14:paraId="1D96645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2D946B7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side of Qinzhou, Guangxi, Chin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31EAC856" w14:textId="333D98D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a78f0898c87b9b4891 Hao,Lil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a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413405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3ACD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x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7EC4AD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F0062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CD409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lastoma malabathric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Root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6B7C9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F98141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Yanshan Town Guilin,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br/>
              <w:t>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847584B" w14:textId="5D1C78B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fe58f08fde2c676d91b He,Rui-Jie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e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17FC5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1971BB2" w14:textId="578A525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Parmosidone F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4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* 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D0E65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9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C518C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F7E33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77AC9E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CA086F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565DE90" w14:textId="285103A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evi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559E53F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4337D6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nnor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03EA14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DBD77E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38ACEC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CEE24D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3708FEF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6F29100E" w14:textId="4706672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736C035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4BC54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3806E3C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B5C18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7376C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44601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CA46AC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AA14090" w14:textId="5BB0073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9774862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0A78A0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50B8C4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5B4C7B1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201B575C" w14:textId="6759E14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53F31F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311676A6" w14:textId="5EC2140B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45D28CFB" w14:textId="0B112D0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0F6228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20B1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eratinal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13B6E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FFC0DE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3AF0A5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cerat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2CDC95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D1741AE" w14:textId="33D7DEBD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ksong town Paksong district, Champasack, Laos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03F8C4C" w14:textId="2CF96F4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a88f089f1fa04828f6 Bui,Van-Muo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i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FFDE9B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5D96F2C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tictic acid = Scopulo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5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02ED7B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6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BB87B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1F62263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1361AF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258C1F5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0B9AE2DD" w14:textId="782E31A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DA76C85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5AFCCD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F5174E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2FFB8E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76686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eiogyne bailloni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Bark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3535E1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04C3A1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dela Valle, New Caledon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75E747A" w14:textId="1F32FAF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db8f08d78eb73b88c6 Olivon,Floren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livo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A461B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AFB22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F6490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3FF653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8008C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780EFC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1FE9B9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4FA47189" w14:textId="01D23A1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4C5EF7D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2745BE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39AD6C5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D2121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B0F806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tereocaulon montagnean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6CBC97E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A1D29A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rukam, Solok, West Sumatra, Indones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BD3BB50" w14:textId="790B107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ab08f0898c87b9b49e5 Ismed,Friard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Ismed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B3BAE5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288158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53ECB4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50A45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6165B7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tereocaulon montagnean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2C08B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FBB275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lalak, West Sumatra, Indones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9E116FC" w14:textId="38849BF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ab08f0898c87b9b49e5 Ismed,Friard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Ismed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E2E046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2B9C35E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22CD4AF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38C0DF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A57D7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cerat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7701A2F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4D68BFF" w14:textId="4B004A2C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ksong town Paksong district, Champasack, Laos, Vietnam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05C55F3A" w14:textId="525F928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a88f089f1fa04828f6 Bui,Van-Muo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i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2AA313E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3DC2E4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8B4967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42FD9D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16917B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662C17E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449D6D4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66771D41" w14:textId="3784B89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4B33BD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562FB6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F86537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5F3CC24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38F664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fulvoreage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5F7797B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0A052E51" w14:textId="197058CE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kyline Trail in Sibley Volcanic Regional Preserve, Alameda County, California, U.S.A.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03CE882F" w14:textId="79AAE64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bc8f080412f5093a41 Burt,ScottR.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rt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80447B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510CAA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`-O-Methyl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6DE7B7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0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D7148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2DE593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B6231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6104571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E8D2653" w14:textId="2C52099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51F863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27404A9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87965A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43DB4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E4AFD1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otrachyna caracc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3DDD2E8E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694FE27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áramo de Sumapaz,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Bogotá Colomb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38AECF42" w14:textId="6245C13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18a8f08be1cf8e23a77 Leal,Angel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Leal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E133973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54B2A6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64ABB4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A48DC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832F8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cerat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677C8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C422C42" w14:textId="23D317D8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ksong town Paksong district, Champasack, Laos, Vietnam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31A8A6C9" w14:textId="2913188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a88f089f1fa04828f6 Bui,Van-Muo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i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97B46F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28FAE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`-O-Ethyl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D2F912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4E1699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69D154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cerat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34556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6115815" w14:textId="4F3575E9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ksong town Paksong district, Champasack, Laos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26CF838" w14:textId="5CA0C4F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a88f089f1fa04828f6 Bui,Van-Muo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i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1A13E65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95E950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otric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C86F2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024095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187CC3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fulvoreage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B314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E21AD5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kyline Trail in Sibley Volcanic Regional Preserve, Alameda County, California, U.S.A.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04F113" w14:textId="1EB0197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bc8f080412f5093a41 Burt,ScottR.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rt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0E52C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E3700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nneotric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D4D6D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E5C46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50FA62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fulvoreage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66CB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69FFEE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kyline Trail in Sibley Volcanic Regional Preserve, Alameda County, California, U.S.A.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3024B45" w14:textId="64CE6BE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bc8f080412f5093a41 Burt,ScottR.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rt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CEBFC4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0289BB44" w14:textId="77777777" w:rsidR="00621FB2" w:rsidRPr="00832A5F" w:rsidRDefault="00621FB2" w:rsidP="00621FB2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alazin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8E1CA8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924CC4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63BCD79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EA6BC7A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3D99764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435A5E99" w14:textId="5E0E968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6f8f080412f509129e Duong,HuyThuc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523F152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043940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364990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54F46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D5E2AE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inctor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0A1D178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AED966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orsely Hills of Eastern Ghats, Chittor, Andhra Pradesh, Ind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7AEBA09" w14:textId="70B1541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ca8f08013b0aa92bff PavanKumar,P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avan Kumar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3BEA4AD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4EED889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99EE73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301936A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2532A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B910A18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663D260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 Dong, Vietnam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2E8457D" w14:textId="5DF3E62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evi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5062412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3C059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753BA56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C45E6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0AC1E4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61241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5557EB4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8EA7137" w14:textId="70D119F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D5A2284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7A29F4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4C45CD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C2AE1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42072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elia saxatil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BD3A65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1A1BF3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anshan National Nature Reserve Tongliao, Inner Mongolia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05313F68" w14:textId="20DD201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9d04c8f080049921a3264 Bai,ShuZh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i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CCCD621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058899A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47C491A" w14:textId="70E0195B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F0D60AF" w14:textId="6039A1C8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F42E52E" w14:textId="1E005AE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subfloridana</w:t>
            </w:r>
            <w:r w:rsidRPr="00832A5F">
              <w:rPr>
                <w:rFonts w:ascii="Times" w:hAnsi="Times" w:cs="Times"/>
                <w:sz w:val="18"/>
                <w:szCs w:val="18"/>
              </w:rPr>
              <w:t> Stirton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45ED3C1" w14:textId="0EAB7928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s of alpine trees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4EE55E1" w14:textId="635399F8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imbatore-Ooty-Gundlupet Hwy, Tamil Nadu, Ind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6614626" w14:textId="3F57410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Nguyen et al. 2021)</w:t>
            </w:r>
          </w:p>
        </w:tc>
      </w:tr>
      <w:tr w:rsidR="00832A5F" w:rsidRPr="00832A5F" w14:paraId="381F46F4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15EB02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3CA40E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3128EE8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0A53A0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fulvoreage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454B2C03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6FE43A6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kyline Trail in Sibley Volcanic Regional Preserve, Alameda County, California, U.S.A.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21A0FD39" w14:textId="5E25282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bc8f080412f5093a41 Burt,ScottR.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rt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99E8364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2AFDC5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64875B16" w14:textId="63F9CC2C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37BE50B5" w14:textId="011A9BFD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B2AF0F2" w14:textId="74DEF0E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aev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Nyl (Lichi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596A2870" w14:textId="27CBDBE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Tree barks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589E3730" w14:textId="52BF1A95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stern Ghats mountains, Udhagamandalam (Nilgiris District), Tamil Nadu, Indi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48B818DC" w14:textId="41F9F1E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Tatipamula and Annam, 2022)</w:t>
            </w:r>
          </w:p>
        </w:tc>
      </w:tr>
      <w:tr w:rsidR="00832A5F" w:rsidRPr="00832A5F" w14:paraId="2CE5AB4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2F1D0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risalazin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1E8656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B878D7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A4BE9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fulvoreagen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4A8FD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07D4D5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kyline Trail in Sibley Volcanic Regional Preserve, Alameda County, California, U.S.A.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0C4CA9" w14:textId="5281A46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bc8f080412f5093a41 Burt,ScottR.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urt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1D299E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01E8083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’-O-methylsalazinic acid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 xml:space="preserve"> (67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3D8F7BB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448A30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4854C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8D56D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7ED7740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A8B6C9D" w14:textId="528BD2A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56f8f080412f509129e Duong,HuyThuc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84D5A9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476614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32228D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728CC3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D42DAD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28D13C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7DFF33C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 Dong, Vietnam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427390BF" w14:textId="591D8AC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evi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FF39CE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05B2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peri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295074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A447B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  <w:p w14:paraId="403E94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BCC3A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E068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017B66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BD4457" w14:textId="5D6248B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0E460C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4FD798A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enegazzia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6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1D07D1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4FF91F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  <w:p w14:paraId="233F3A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4BBBF5B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4CE3D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7720172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524BA5D" w14:textId="1E8C6C7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BE5212E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7A200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1CE87C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1E0FCB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EFB11E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0EB6CF7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42C01E9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5F625F0B" w14:textId="0C2934B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BCE3E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36C9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-Hydroxy-11-(hydroxymethyl)-4,10-dimethoxy-5,8-dimethyl-7H-benzo[6,7][1,4]dioxepino [2,3-e]</w:t>
            </w:r>
          </w:p>
          <w:p w14:paraId="50CB4A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isobenzofuran-3,7(1H)-di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1FA5BE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CA480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  <w:p w14:paraId="6DD87D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54F98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A22B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D7AEFB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4B45AD" w14:textId="23D75DF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735FB5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7FD7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′-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O-</w:t>
            </w:r>
            <w:r w:rsidRPr="00832A5F">
              <w:rPr>
                <w:rFonts w:ascii="Times" w:hAnsi="Times" w:cs="Times"/>
                <w:sz w:val="18"/>
                <w:szCs w:val="18"/>
              </w:rPr>
              <w:t>Demethylcryptostictinolid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A7C42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C08E2F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BF7C0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A9DCCE5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 of tre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2CA48F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am Bo Mountain, Di Linh district, 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55E8C38" w14:textId="183D9E2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8b8f081a99c40ae146 Nguyen,Van-Kieu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guy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CA6EA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2CF71B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rypto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1ED4DC1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70D5F6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7122A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bailey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EED4F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5109C37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E9CF75C" w14:textId="0EE8556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ab8f089f1fa047ef50 VanNguyen,Kieu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Van Nguye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D753184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7F0485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B8F5C4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5D3DB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B8ED6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1C50C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F6A7E9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43876D34" w14:textId="0221C64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8B90DFD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53F975A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2424A7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D3B773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D58D0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338D5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265EA65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Island, Antarctic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181FD848" w14:textId="64BFAA6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ADFAB9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E5A4F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ristict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3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9A871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E1869A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99A70E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E944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3F8974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CFD9B5" w14:textId="27F8A50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42510A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1C70B4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C08E6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5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C772E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3361B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D7428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61F0D3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4A7988" w14:textId="08E0FC0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e5e98f08434b458183f7 Duong,Thuc-Huy 2015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15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5E88F7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CFBA9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D9471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3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2E1167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02670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B3BF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3CFCB1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AE2C5C" w14:textId="3A32632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e5e98f08434b458183f7 Duong,Thuc-Huy 2015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15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5EC1149" w14:textId="77777777" w:rsidTr="00832A5F">
        <w:trPr>
          <w:trHeight w:val="143"/>
        </w:trPr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5D41A4C" w14:textId="6E6AE238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6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* 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501C8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0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07A75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7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4EA104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802E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A92CCC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C67E68" w14:textId="3A11ABC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21E497A" w14:textId="77777777" w:rsidTr="00832A5F">
        <w:trPr>
          <w:trHeight w:val="143"/>
        </w:trPr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5FC5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I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11B6C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6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4278D5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3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C67088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BF9B9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CC069D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AA08BE" w14:textId="52F6B88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D504BF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F588BD" w14:textId="598C1768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G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8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* 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8B96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3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20921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35555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dilatat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 thalli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BADB6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239B5F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in Lam Dong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4B05EC8A" w14:textId="5E11A30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evi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E44A86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800B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H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7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73E02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4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0F99D2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30F00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91B5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DED4C1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638CDE9A" w14:textId="65A72B4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E29FF9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FCD42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J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062BA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69E4E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22E2F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DB213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1969B3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CE65F4" w14:textId="59348C2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Duong, T.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D3422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3FCA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mosidone K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65A4C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8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12B5FD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80928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savo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2545B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94A95A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Rocks on Ta Cu Mountain, Ham Thuan Nam district, Binh Thuan, Vietnam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0875DB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0c28f08be1cf8e265db Nguyen,Thi-Hoai-Thu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guyen et al., 2022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  <w:p w14:paraId="4D5D2EA5" w14:textId="4FF0841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</w:p>
        </w:tc>
      </w:tr>
      <w:tr w:rsidR="00832A5F" w:rsidRPr="00832A5F" w14:paraId="2FFDAC0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9D1C8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remex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75BF20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D61F7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26D3358" w14:textId="790BFF52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2577AC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10E0CE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6311768B" w14:textId="59081F6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0F5663D" w14:textId="77777777" w:rsidTr="00832A5F">
        <w:trPr>
          <w:trHeight w:val="616"/>
        </w:trPr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BD7A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remexin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D0632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1BEAF0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B4E57FF" w14:textId="5959EFDE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9296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D9334F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641139" w14:textId="27A8887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478451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16004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oremexin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B911AF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8C55E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6B932DE" w14:textId="315B7A7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oeremia exigu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E1337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olanum tuberos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otato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F7EF96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incang, Yunn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3384BD" w14:textId="0788B20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hen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699424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FE611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yperwight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DDE6C0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2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8E2C10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E14E34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ericum wightian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Whale plant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25F95D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804801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engchong, Yunnan,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FB3FA62" w14:textId="222253C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2f8f08be1cf8e23b69 Yang,Ling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Yang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02E24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8FFB2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iaporthol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EA3CA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C9608A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2D7C0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iaporthe </w:t>
            </w:r>
            <w:r w:rsidRPr="00832A5F">
              <w:rPr>
                <w:rFonts w:ascii="Times" w:hAnsi="Times" w:cs="Times"/>
                <w:sz w:val="18"/>
                <w:szCs w:val="18"/>
              </w:rPr>
              <w:t>sp. ECN-137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A12C80D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hellodendron amur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ve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D91926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erbal Garden of Gifu Pharmaceutical Universit, Gifu, Japan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A99697" w14:textId="19F459E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7f8f081a99c40ae06e Nakashima,Ken-ich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akashima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A9B88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EB01D0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lomellon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5558D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5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E1B7A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</w:p>
          <w:p w14:paraId="4F356A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F4AC4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6B83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19E89F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6A20F6D2" w14:textId="4E29A24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57BEA8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318A52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Botryorhodine H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385878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4AD8A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0B899F8" w14:textId="5BA2128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Trichoder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307 co-culturing with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cinetobacter johnsoni</w:t>
            </w:r>
            <w:r w:rsidRPr="00832A5F">
              <w:rPr>
                <w:rFonts w:ascii="Times" w:hAnsi="Times" w:cs="Times"/>
                <w:sz w:val="18"/>
                <w:szCs w:val="18"/>
              </w:rPr>
              <w:t>i B2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4F785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erodendrum inerm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Mangrove plant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6B91CC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Zhanjiang Mangrove National Nature Reserve, Guangdong, China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06917681" w14:textId="2E43297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A732FC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E162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mplicildone J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8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A7ACC0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3F33E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25H24O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5B779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3AB8BA4F" w14:textId="792D890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BD03F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F1CBF3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E14DD1" w14:textId="619B033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987DDD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FCD2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mplicildone K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111AC6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E10F5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32H34O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B947A5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implicillium lanosoniv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H168 and PSU-H261</w:t>
            </w:r>
          </w:p>
          <w:p w14:paraId="4A270871" w14:textId="5CA9890A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67BBBE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evea brasilien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Leave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3E4797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ngkhla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1591D1" w14:textId="12D6286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c28f0800499219a448 Rukachaisirikul,Vatcharin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Rukachaisirikul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C3081F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5720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57693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0FEE5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DAC57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B15818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98D7DE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236041" w14:textId="3CD984D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6BDC04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BF5DC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220E3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2CA0D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C6B480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B8525F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C3CE81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9FC10B" w14:textId="7FCACCA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3FFFC4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8632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F42554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ECD8B8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E6FCAF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D-596 (Fungu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1CAFDD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377ED5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iyaluo Scenic Spot, Aba City, Sichu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4AD978E6" w14:textId="221A0F9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, P.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7E9F68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7DF8C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1BD9A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1E1A5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89D7E2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CFD0FEF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359210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3D552E9C" w14:textId="5CD5D81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2AC5EA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A298E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9D131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977566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239AC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98EBAC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3A1016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BF5F00" w14:textId="12CF02C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33B1AC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B772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DB71A0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46F88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5DACC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5D411C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3BBCCF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6B25A33" w14:textId="2AAB71A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820D6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0D7F7D1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H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6EEDCC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33BE7A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2D5CCB8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BF95B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082F8D1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34433C0" w14:textId="0E32EA5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405D552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A496B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DC0592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729B06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561E4F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D-596 (Fungu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379AC23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71A491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 in the Miyaluo Scenic Spot, Aba City, Sichu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672FAA1" w14:textId="5254853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763B0C5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3ED574A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1DE9A1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6ED71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7E2ADF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4DCF2B8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FC64F2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15D6AAD0" w14:textId="0F883E2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AA8402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68173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I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F2B3CC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8C6FB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4A9593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FD0AF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3E9D2D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4C4B2A72" w14:textId="78C4C1C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544F83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3B262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M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9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D7B86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6D9321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56380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359CC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4CBDDB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7C04F557" w14:textId="2F4A827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39D47A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1F399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94227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9EDE1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5E7176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790137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630631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9552C9C" w14:textId="587C48F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C2DFBE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3D353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O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D3CC9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0126298" w14:textId="77777777" w:rsidR="00621FB2" w:rsidRPr="00832A5F" w:rsidRDefault="00621FB2" w:rsidP="00621FB2">
            <w:pPr>
              <w:shd w:val="clear" w:color="auto" w:fill="FFFFFF"/>
              <w:rPr>
                <w:rFonts w:ascii="Times" w:eastAsia="Times New Roman" w:hAnsi="Times" w:cs="Times"/>
                <w:sz w:val="18"/>
                <w:szCs w:val="18"/>
              </w:rPr>
            </w:pPr>
            <w:hyperlink r:id="rId18" w:anchor="query=C23H26O6" w:history="1">
              <w:r w:rsidRPr="00832A5F">
                <w:rPr>
                  <w:rFonts w:ascii="Times" w:eastAsia="Times New Roman" w:hAnsi="Times" w:cs="Times"/>
                  <w:sz w:val="18"/>
                  <w:szCs w:val="18"/>
                </w:rPr>
                <w:t>C</w:t>
              </w:r>
              <w:r w:rsidRPr="00832A5F">
                <w:rPr>
                  <w:rFonts w:ascii="Times" w:eastAsia="Times New Roman" w:hAnsi="Times" w:cs="Times"/>
                  <w:sz w:val="18"/>
                  <w:szCs w:val="18"/>
                  <w:vertAlign w:val="subscript"/>
                </w:rPr>
                <w:t>23</w:t>
              </w:r>
              <w:r w:rsidRPr="00832A5F">
                <w:rPr>
                  <w:rFonts w:ascii="Times" w:eastAsia="Times New Roman" w:hAnsi="Times" w:cs="Times"/>
                  <w:sz w:val="18"/>
                  <w:szCs w:val="18"/>
                </w:rPr>
                <w:t>H</w:t>
              </w:r>
              <w:r w:rsidRPr="00832A5F">
                <w:rPr>
                  <w:rFonts w:ascii="Times" w:eastAsia="Times New Roman" w:hAnsi="Times" w:cs="Times"/>
                  <w:sz w:val="18"/>
                  <w:szCs w:val="18"/>
                  <w:vertAlign w:val="subscript"/>
                </w:rPr>
                <w:t>26</w:t>
              </w:r>
              <w:r w:rsidRPr="00832A5F">
                <w:rPr>
                  <w:rFonts w:ascii="Times" w:eastAsia="Times New Roman" w:hAnsi="Times" w:cs="Times"/>
                  <w:sz w:val="18"/>
                  <w:szCs w:val="18"/>
                </w:rPr>
                <w:t>O</w:t>
              </w:r>
              <w:r w:rsidRPr="00832A5F">
                <w:rPr>
                  <w:rFonts w:ascii="Times" w:eastAsia="Times New Roman" w:hAnsi="Times" w:cs="Times"/>
                  <w:sz w:val="18"/>
                  <w:szCs w:val="18"/>
                  <w:vertAlign w:val="subscript"/>
                </w:rPr>
                <w:t>6</w:t>
              </w:r>
            </w:hyperlink>
            <w:r w:rsidRPr="00832A5F">
              <w:rPr>
                <w:rFonts w:ascii="Times" w:eastAsia="Times New Roman" w:hAnsi="Times" w:cs="Times"/>
                <w:sz w:val="18"/>
                <w:szCs w:val="18"/>
              </w:rPr>
              <w:t>  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C5D2C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7659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05D184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E7A12BE" w14:textId="330883A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AE19EE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24E67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P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1AB3E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17651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32B25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93ADB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1F9A4F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3AE14B" w14:textId="68B04A0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B09999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993D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Q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DD8AD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C7AEC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2C747F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1FD4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A3A27E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1A966D" w14:textId="4E15DC7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4DF0B5F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3A55B5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R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0525CC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6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1630F8E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6FCA703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Eef-10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4440D3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Eucalyptus exserta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0605E6C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Guangdong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B72F99F" w14:textId="37B8ACB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09D31F3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2BC427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1F342FA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301619C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AE6B809" w14:textId="5E991EA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02F109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089BD96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5DF023E0" w14:textId="42C67AE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35B82C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920E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Mollicellin S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342E21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7E8A94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3B20A1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D-596 (Fungu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39E85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8938FE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 in the Miyaluo Scenic Spot, Aba City, Sichu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0538A9" w14:textId="536630B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4E68FD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8B444B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T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6BDCE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AAB5F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B6B75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D-596 (Fungu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87BD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683060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 in the Miyaluo Scenic Spot, Aba City, Sichu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8A54DD" w14:textId="1267777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069434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C28A77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U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EAC2A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4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DF9E1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646674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D-596 (Fungus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F4C9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AED15C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 in the Miyaluo Scenic Spot, Aba City, Sichu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246A631E" w14:textId="265E85F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126174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47AC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V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5BD076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FD270A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737D7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447FCB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8B7115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</w:tcPr>
          <w:p w14:paraId="7220D8B2" w14:textId="134632F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D9C48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D58E1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W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0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5DE46C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B4E62E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9347E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E3CF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798832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</w:tcPr>
          <w:p w14:paraId="10EC35D4" w14:textId="071F011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7A0B10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54756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X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2A04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30458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8D21B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F81A1E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B2CDC4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</w:tcPr>
          <w:p w14:paraId="330A9270" w14:textId="4B794F0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55E093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AB400F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Y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6957F4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041DE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9FDF40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haetomium brasiliens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8880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 rice (Stems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5B19AB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Thailand</w:t>
            </w:r>
          </w:p>
        </w:tc>
        <w:tc>
          <w:tcPr>
            <w:tcW w:w="2160" w:type="dxa"/>
            <w:gridSpan w:val="2"/>
          </w:tcPr>
          <w:p w14:paraId="798884DD" w14:textId="07DAB06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99A4E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93A7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Auranticin A 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>112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281EF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DCBD0C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F15B0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E154DB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252964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</w:tcPr>
          <w:p w14:paraId="355C2239" w14:textId="6BAEB4A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5A8BC2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358D5C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Auranticin B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>113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20D86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BED2B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14A7A90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F0D10E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34DEB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F4B6EC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</w:tcPr>
          <w:p w14:paraId="1BE4DAC0" w14:textId="2855B5A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CC7221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547448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ilobolus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A1C4AB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5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A6AB1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A2A90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F422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9DE83D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</w:tcPr>
          <w:p w14:paraId="7873C7DB" w14:textId="7B267DB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C36788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734D7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87036F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2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3F9359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A899A8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BF906A1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B80181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C282C40" w14:textId="0EB0C7B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A3370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BBA9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A5878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F0B23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96ECC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A9FF08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4DC178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A7E983D" w14:textId="2EEA9E3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6B96D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83AD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3B1BD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4B9AC7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219375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6DD7E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CFFBE8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5A3E5C66" w14:textId="79C4323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7E7BB1C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B866B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EC9A8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94223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95B47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DDD1F2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7017CE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F2274CD" w14:textId="76C7557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BDD030F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001E47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3A63A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B2658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9103B7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EC6FF27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33765B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F46028F" w14:textId="5826052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C05575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8CB51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I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B101EB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3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47647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8AFC1C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9A9B6A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ECFEEF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A0F6793" w14:textId="45A0840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42A5BF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F4250D" w14:textId="7EE45A72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P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1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83E67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D1646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AA0B5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65AAB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15359F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5B03692" w14:textId="39F6F39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A65270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165C1C" w14:textId="196ECE5D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P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2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CD868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51C98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50BE3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piromastix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MCCC 3A00308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27105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eep-sea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 sediment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9AAB67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uth Atlantic Ocean </w:t>
            </w:r>
          </w:p>
        </w:tc>
        <w:tc>
          <w:tcPr>
            <w:tcW w:w="2160" w:type="dxa"/>
            <w:gridSpan w:val="2"/>
          </w:tcPr>
          <w:p w14:paraId="0525E8EB" w14:textId="51EBADE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iu et al., 2021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744BCEF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9654F0" w14:textId="4AEF7E8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Q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3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34553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5A241C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CC334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7C418C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8F696F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070AE01F" w14:textId="597BBD7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D29AFF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310F517" w14:textId="60D507F5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Q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4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C974C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3510A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71248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piromastix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MCCC 3A00308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37A6AB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eep-sea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 sediment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A5DAB5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uth Atlantic Ocean </w:t>
            </w:r>
          </w:p>
        </w:tc>
        <w:tc>
          <w:tcPr>
            <w:tcW w:w="2160" w:type="dxa"/>
            <w:gridSpan w:val="2"/>
          </w:tcPr>
          <w:p w14:paraId="76837B9A" w14:textId="7B20D87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iu et al., 2021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56700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3507BA9" w14:textId="679F2DD3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Spiromastixone R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5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1A4CF9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ABBF1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725DC7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287768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1DA125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05FDBD5E" w14:textId="361E5E8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60EE1F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139A52" w14:textId="60ADE01A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R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6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01432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1DE61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B521B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piromastix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MCCC 3A00308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E935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eep-sea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 sediment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8A8449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uth Atlantic Ocean </w:t>
            </w:r>
          </w:p>
        </w:tc>
        <w:bookmarkStart w:id="14" w:name="_Hlk121730528"/>
        <w:tc>
          <w:tcPr>
            <w:tcW w:w="2160" w:type="dxa"/>
            <w:gridSpan w:val="2"/>
          </w:tcPr>
          <w:p w14:paraId="4A5B9278" w14:textId="461DF59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iu et al., 2021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4"/>
          </w:p>
        </w:tc>
      </w:tr>
      <w:tr w:rsidR="00832A5F" w:rsidRPr="00832A5F" w14:paraId="1D3EB95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4003299" w14:textId="097B273B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S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7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6A1FE4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83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FA5F7B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Br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D1DDBB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839F7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D89DF8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5D519144" w14:textId="0663FF7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8D3026C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A591E11" w14:textId="549CB77B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S1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8</w:t>
            </w:r>
            <w:r w:rsidRPr="00832A5F">
              <w:rPr>
                <w:rFonts w:ascii="Times" w:hAnsi="Times" w:cs="Times"/>
                <w:sz w:val="18"/>
                <w:szCs w:val="18"/>
              </w:rPr>
              <w:t>)*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7E335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283EE2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A5545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piromastix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sp. MCCC 3A00308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463A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eep-sea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 sediment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53CFF8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 xml:space="preserve">South Atlantic Ocean </w:t>
            </w:r>
          </w:p>
        </w:tc>
        <w:tc>
          <w:tcPr>
            <w:tcW w:w="2160" w:type="dxa"/>
            <w:gridSpan w:val="2"/>
          </w:tcPr>
          <w:p w14:paraId="3023CF43" w14:textId="454D69D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iu et al., 2021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10318D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10D5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piromastixone T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2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AD022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97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DBFD75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Br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3B4CB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Spiromastix </w:t>
            </w:r>
            <w:r w:rsidRPr="00832A5F">
              <w:rPr>
                <w:rFonts w:ascii="Times" w:hAnsi="Times" w:cs="Times"/>
                <w:sz w:val="18"/>
                <w:szCs w:val="18"/>
              </w:rPr>
              <w:t>sp.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MY-1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DE45E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Monomorium chinensi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F2B9D4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burb of Nanjing, Jiangsu, China</w:t>
            </w:r>
          </w:p>
        </w:tc>
        <w:tc>
          <w:tcPr>
            <w:tcW w:w="2160" w:type="dxa"/>
            <w:gridSpan w:val="2"/>
          </w:tcPr>
          <w:p w14:paraId="373CC29F" w14:textId="45E2AB4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eee8f089f1fa04828f8 Guo,Zhi-Kai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Gu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3C4300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EDCCA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imantormi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741DA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46199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F50DD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imantormia lugubr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C573A01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95927EF" w14:textId="77777777" w:rsidR="00621FB2" w:rsidRPr="00832A5F" w:rsidRDefault="00621FB2" w:rsidP="00621FB2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King George Island Antarctica</w:t>
            </w:r>
          </w:p>
        </w:tc>
        <w:tc>
          <w:tcPr>
            <w:tcW w:w="2160" w:type="dxa"/>
            <w:gridSpan w:val="2"/>
          </w:tcPr>
          <w:p w14:paraId="0C5DC110" w14:textId="23D2CAB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0208f08d78eb73bb2b3 HyungKoo,M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yung Ko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17DF1F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87211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imantormi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B1310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55FCA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56D5BC1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imantormia lugubr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09E9B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FBB688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King George Island Antarctica</w:t>
            </w:r>
          </w:p>
        </w:tc>
        <w:tc>
          <w:tcPr>
            <w:tcW w:w="2160" w:type="dxa"/>
            <w:gridSpan w:val="2"/>
          </w:tcPr>
          <w:p w14:paraId="13A4B9F0" w14:textId="68B8BB1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0208f08d78eb73bb2b3 HyungKoo,M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Hyung Ko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390E502" w14:textId="77777777" w:rsidTr="00832A5F">
        <w:trPr>
          <w:trHeight w:val="655"/>
        </w:trPr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7B7AE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colenso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CBC98A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A39DB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8A29486" w14:textId="77777777" w:rsidR="00621FB2" w:rsidRPr="00832A5F" w:rsidRDefault="00621FB2" w:rsidP="00621FB2">
            <w:pPr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i/>
                <w:iCs/>
                <w:sz w:val="18"/>
                <w:szCs w:val="18"/>
              </w:rPr>
              <w:t>Lachnum virgine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, inedible mushroom)</w:t>
            </w:r>
            <w:r w:rsidRPr="00832A5F">
              <w:rPr>
                <w:rFonts w:ascii="Times" w:hAnsi="Times" w:cs="Times"/>
                <w:sz w:val="18"/>
                <w:szCs w:val="18"/>
                <w:shd w:val="clear" w:color="auto" w:fill="FFFFFF"/>
              </w:rPr>
              <w:t xml:space="preserve"> 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28A28F" w14:textId="77777777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1F1258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Foot of Mt. Gassan, Yamagata, Prefecture, Japan</w:t>
            </w:r>
          </w:p>
        </w:tc>
        <w:bookmarkStart w:id="15" w:name="_Hlk121383701"/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5B39CD96" w14:textId="11EDE93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d48f08223557e627de Shiono,Yoshihito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hiono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5"/>
          </w:p>
        </w:tc>
      </w:tr>
      <w:tr w:rsidR="00832A5F" w:rsidRPr="00832A5F" w14:paraId="31FAA0E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78AE5EA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lobar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4733B1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3ADA6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17D5DC9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27B790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55DEA68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59A88B73" w14:textId="6F190C5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ADF058A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6FBADD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3049B90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174AF40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31800E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armotrema tinctor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18A8D9D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20B9553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orsely Hills of Eastern Ghats, Chittor, Andhra Pradesh, Indi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0106BF21" w14:textId="2EFA6CB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8ca8f08013b0aa92bff PavanKumar,P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avan Kumar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B6AAB65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58E473F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hysod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4F40F72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70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A57B1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615366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57908D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F87AC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72DFC2A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0D3BD518" w14:textId="582AB5D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B830FF7" w14:textId="77777777" w:rsidTr="00832A5F">
        <w:trPr>
          <w:trHeight w:val="100"/>
        </w:trPr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563E2B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A2885C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FA028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E46A1A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Genus 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Ram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6B4BE9E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F016E5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4F3E41D" w14:textId="798E42B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7ef8f08fde2c676b49d Bay,MaiVa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Bay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8F2DC1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7E0852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04140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245DF7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D9AE2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seudevernia furfurace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9E67B0E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A0BB5B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E46B0A1" w14:textId="61A1F88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938f08434b458133b0 Singh,Garima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ingh et al., 2021a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2C875AB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7F242C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3F7F5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3A95E8B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40D91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ogymnia physode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3786EC8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E2D8D1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Jastrz˛ebsko Stare, Po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448AFAE8" w14:textId="1DC8976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b68f088c9eed29aafc Studzińska-Sroka,Elżbieta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tudzińska-Sroka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253C05A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F56DD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4277141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6D4BD3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0F572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Diploschistes diacaps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32A46D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lay soils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77EBC6A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raveh Tapeh Road in Golestan, Iran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2B309869" w14:textId="336633E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e88f08d78eb73bb2c8 Sedrpoushan,Alireza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drpousha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BBECCF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206E5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-Hydroxyphysod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DA90BA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8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93033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0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939389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ogymnia physode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3C22C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50E77F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Jastrz˛ebsko Stare, Po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1E2D5A" w14:textId="72E0D4D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b68f088c9eed29aafc Studzińska-Sroka,Elżbieta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tudzińska-Sroka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82FF635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21CA999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Lob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47413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56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241BD0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8</w:t>
            </w:r>
          </w:p>
          <w:p w14:paraId="5A2C5C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72EAA8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tereocaulon paschale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Nordic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2F5FE3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0C9CA1B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Umiujaq, Quebec, Canad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6FF43F5E" w14:textId="36522C5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c68f08434b458130ed Carpentier,Claudi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Carpentier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0B67F70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30508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332470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ADAABB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1FB11E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7E9C2A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DDC3E7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554C92D" w14:textId="097C301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38820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2443DF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AE031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5C64CE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3815F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tereocaulon montagnean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53148CA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EC23BF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rukam, Solok, West Sumatra, Indones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C83FAC8" w14:textId="7C4CDEE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ab08f0898c87b9b49e5 Ismed,Friard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Ismed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7FBC57E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28E1294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0FA31E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9588C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51EB5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tereocaulon montagnean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62B49B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5B6E17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alalak, West Sumatra, Indones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3F48E17" w14:textId="2C1139B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ab08f0898c87b9b49e5 Ismed,Friardi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Ismed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41D96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6E7069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7F55720" w14:textId="4271028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A1C5943" w14:textId="0479D65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120D2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subflorida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 Stirton (Lichen) </w:t>
            </w:r>
          </w:p>
          <w:p w14:paraId="2C995C1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26EEF32" w14:textId="7341CEFD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s of alpine trees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4DB08E9" w14:textId="3EAEA570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imbatore-Ooty-Gundlupet Hwy, Tamil Nadu, Indi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1F1B1E1" w14:textId="13AC843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Nguyen et al. 2021)</w:t>
            </w:r>
          </w:p>
        </w:tc>
      </w:tr>
      <w:tr w:rsidR="00832A5F" w:rsidRPr="00832A5F" w14:paraId="23C92975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0D47B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428DA4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EDC98C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FDE4B14" w14:textId="1997B640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Swietenia mahogany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ichen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DF34C55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9C41B5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locing, Bondowoso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  <w:t>Regency, East Java, Indonesia</w:t>
            </w:r>
          </w:p>
        </w:tc>
        <w:bookmarkStart w:id="16" w:name="_Hlk122071437"/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0359B6DF" w14:textId="2BE0C31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698f0808e8cab2e0e9 Nugraha,AriSatia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Nugrah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6"/>
          </w:p>
        </w:tc>
      </w:tr>
      <w:tr w:rsidR="00832A5F" w:rsidRPr="00832A5F" w14:paraId="0152894D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74839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28E343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31AC7E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1822B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9DAC86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946296D" w14:textId="10C6B144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33AFFB90" w14:textId="68A8B1A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11A2E1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16A244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6A2AE459" w14:textId="23B67200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0A872239" w14:textId="2940221F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7D3889CB" w14:textId="1C69DAF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aev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Nyl (Lichin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7D0B2D93" w14:textId="240268E3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Tree barks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30E051EC" w14:textId="0B7E8B8F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stern Ghats mountains, Udhagamandalam (Nilgiris District), Tamil Nadu, Indi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28B38568" w14:textId="54699F4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Tatipamula and Annam, 2022)</w:t>
            </w:r>
          </w:p>
        </w:tc>
      </w:tr>
      <w:tr w:rsidR="00832A5F" w:rsidRPr="00832A5F" w14:paraId="137070A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669F5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Oxolob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9ED1E7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7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8B6CB1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  <w:p w14:paraId="779A27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FFC1D2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longissim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eard lichen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F817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9A2914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chuan, Yunnan, Zhejiang, and Shanx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CAB51DD" w14:textId="2AB52AC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0f48f08be1cf8e23a68 Jin,Yiran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n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A51492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5B9EFA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Unguinol = Tridechloronornidul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CF846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26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5BA874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68884CC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4FF712F6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549F53F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F63FF97" w14:textId="033670C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127C866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5B703C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7BCA10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1D7FF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6746D5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B9277C5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D09950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3A662C5" w14:textId="5A91586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62762EEB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E3FF1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160EA3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A91760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96991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71F74D7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763FE6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222F74E" w14:textId="14F89C7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741442C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AF2E7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3A53CA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515B14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C3E06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2996C9A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62E82B8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FD9F2B7" w14:textId="2098660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180F829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4DE149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56C1A4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5DC842E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66BCB0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FC92B1F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388493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</w:tcBorders>
          </w:tcPr>
          <w:p w14:paraId="6E6C72E7" w14:textId="118F666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F8E6E0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BBD1A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-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0B375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FA5B4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315D7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8054CE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E64544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</w:tcPr>
          <w:p w14:paraId="3A01BBCD" w14:textId="4559207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E67A5D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20EC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82FD6D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E529DE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281451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43915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F2A98B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</w:tcPr>
          <w:p w14:paraId="603222A3" w14:textId="073E556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211A9A1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9525F7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825D0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DAA1D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23E18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33FB176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D87BB1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</w:tcPr>
          <w:p w14:paraId="3B21F757" w14:textId="7D5F661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49C88C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9694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FCF20B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827381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39EBC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B2F3C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B3F4C1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</w:tcPr>
          <w:p w14:paraId="36563784" w14:textId="4FDDB05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783FC1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386BF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39216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6743D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4655D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FD068E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955DED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</w:tcPr>
          <w:p w14:paraId="4E525497" w14:textId="06C1F36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C22B77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6A28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,4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CAE76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C034D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5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5D36A1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9A52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D4B423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</w:tcPr>
          <w:p w14:paraId="0B385BB4" w14:textId="59A3D0C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33104B5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AE46C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8348C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303DA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5F45E2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ACD7E0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86977D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</w:tcPr>
          <w:p w14:paraId="41263E4E" w14:textId="7C8CF64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3C051D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8E93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,7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AC930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343A5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52A50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36D4E2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35D2C6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</w:tcPr>
          <w:p w14:paraId="287C4DC5" w14:textId="46D1AE8E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8D5FF7E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0F6AD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E8258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97CA3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DA44B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E32D8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0561CD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529C14C7" w14:textId="75225B9E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B697E5C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54B75F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,7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19D7FD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E17B5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l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3EA77F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3AC3D04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051AFB3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bookmarkStart w:id="17" w:name="_Hlk121151573"/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724D76E" w14:textId="4221BB07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  <w:bookmarkEnd w:id="17"/>
          </w:p>
        </w:tc>
      </w:tr>
      <w:tr w:rsidR="00832A5F" w:rsidRPr="00832A5F" w14:paraId="3747AC92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92182B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15A155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69484C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5A9E6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20010A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478B18A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3E3CA30B" w14:textId="2310D47C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1856C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3B4332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,1`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31A6D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7F6120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61D6B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1BF92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D74EDF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09DAAC80" w14:textId="57B463D3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0BCA21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C61D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-Chloro-7-brom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187632A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3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9824E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Br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6F7DA6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8176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AA946D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</w:tcPr>
          <w:p w14:paraId="4B0F304C" w14:textId="3E667A22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245B36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A1FA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-Brom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404C3C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5D7D8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48A2E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21AC9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AE6A13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5CC30FE5" w14:textId="7C68341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15DBBD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06FFA5B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idul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18856BF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518CDB8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23CF4F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63259E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3547E30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1DE1F26" w14:textId="44A2D94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DF30CD5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3FBE21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11CCA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89F89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B7B3CC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1D7D6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042DFA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08B601C" w14:textId="367655EE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2EFF92AF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04008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13871E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19ED2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4F8FD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F33F82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67C48B1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A19131F" w14:textId="74CB5CD5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429C839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DAB18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47D0C5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F47C6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F9850E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163C3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B42429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800DCF7" w14:textId="38B53B42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99F90E3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1F2FA0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316F28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07097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A7C78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41E14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112D4B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3A779BC4" w14:textId="1BAF31C3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1CD87A4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1986106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47304B9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22D173B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585212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5F91D2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7837D38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10BB703D" w14:textId="2B14D710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20BD63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44D949E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nidulin = Ustin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EF462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08150C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5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5C0518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4A79375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274CE56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4C09E10F" w14:textId="598B56C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1A8133E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0B25C6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434405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383EA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6D52F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B956C9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E74555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4FF9EA8D" w14:textId="518C1110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2B6A0DCC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7F6FA3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8E97E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09668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5445D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4AD659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1C25F80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7A90D24" w14:textId="057782AF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379879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EA01E5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7FB95B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4F1904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2393A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88915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E0A081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1E55696" w14:textId="54DD2E51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73ABF9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7DE14D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47781DA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6162FF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C3AD5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7812B1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00403F7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3BD08463" w14:textId="4446C2DA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2B4A7FD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759947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14643C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47FEFE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B2285C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GXIMD 02505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672BA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ocillopora damicorn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oral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A5C06A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izhou Islands coral reef in Guangxi Zhuang autonomous regio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47779C51" w14:textId="69ADEE7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D942CFF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79D899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1B39F1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12EC56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0FBE8E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1C5B07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6B38772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703FE07E" w14:textId="50A28A86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B51884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188F09C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4276FA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0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97A86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1C8A82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8C44B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6D7EB15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30655A9A" w14:textId="06A9061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D20FD52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41E51C4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D7B850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6AB02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99976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F746D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0098426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C37360A" w14:textId="1D5C01F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F7136D6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5A2F02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6E3FF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3C625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3A635B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A66B4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137919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BD9D946" w14:textId="6DC4377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5BB96563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5551728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30A292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7E02D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E3FD51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1DD76B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81F40C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2045839" w14:textId="1B91EA04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7984786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273694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509A61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4DAA62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C8B566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287EB3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FB7B45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658E852F" w14:textId="47CB5E10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A7BAF7C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17FCA5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25DD7E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7530B8D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692F2C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51C921C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2C22902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45006050" w14:textId="5FE4780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57AFD4A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607FA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B1DC0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6F5E42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E1848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4AEED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55C98F4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308A5210" w14:textId="5ADCC9A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7584237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A53D2A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1CC62C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799432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455E91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7F3693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0178FD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2F4E094" w14:textId="6330FF3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1AA4DAD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FF117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F1FED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6D904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5E9233D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29DC1C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C5029B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A5D203B" w14:textId="69BB718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5358EE2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0D72C25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69530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462783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0AB71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7C200F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74F7D0D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212C5A7" w14:textId="56FF9A7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DE5D235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2B727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767CB1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63E6D2B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292DF0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GXIMD 02505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26D3F71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ocillopora damicorn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oral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427B496" w14:textId="21A007D1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izhou Islands coral reef, Guangxi Zhuang autonomous region, Chin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52478C7F" w14:textId="26D4BCB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7B68C3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14BE0E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A41F6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2F9FD8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223723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3856FE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7C625F5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64F14A26" w14:textId="4A578B65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41027E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512DEFD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A5737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F051A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1D873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7E544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51850C8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83E6F4E" w14:textId="1B8B8B4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6DF89F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F0958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49C4B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B0E245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89541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0FAC27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F02417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549658F5" w14:textId="536A86E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12E5F521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68BCB6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AA6AAD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6F45AD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774E8D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B9A30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054627B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F6F10D7" w14:textId="38C6CFB2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FA5E28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AF9B1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781D61C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1A3C532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74DD2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F7E79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52018D3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209360EE" w14:textId="3E1AAFD6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428356F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2FFAFA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4A5F3B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4272A8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3B630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GXIMD 02505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3F67EDF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ocillopora damicorn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oral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120D71A" w14:textId="75375031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izhou Islands coral reef, Guangxi Zhuang autonomous region, Chin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33E8C707" w14:textId="20D88C3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1A9DC16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96874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AD102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F69AD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Br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4307B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03C1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22A032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</w:tcPr>
          <w:p w14:paraId="50C7F25E" w14:textId="2E881444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E876E0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C6D0C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E9712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4ABEB3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7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26B9F9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D5E19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93CE647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bottom w:val="single" w:sz="4" w:space="0" w:color="auto"/>
            </w:tcBorders>
          </w:tcPr>
          <w:p w14:paraId="405B0C02" w14:textId="357E38F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BAA401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14255A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80E96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9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62C0F08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Br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1ED8D4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DLEP2008001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7F5AEB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eaweed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5E1C02D4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ali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3A56896" w14:textId="465C216A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7C3732AF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3D68DC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AEDDA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11E2A1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3E6CEE2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73FA25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5E8E501D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14A43FFB" w14:textId="577AB680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2239B7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CA04D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H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CD3810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90B13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1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8ECD4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GXIMD 02505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A638C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ocillopora damicorn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Coral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3DCC96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izhou Islands coral reef in Guangxi Zhuang autonomous regio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826C369" w14:textId="19B821E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ng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1E36B3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2B0F011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79AA7E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1CCFFB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71E20D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834C8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6BED3DE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076D7495" w14:textId="47FA10E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666D2FC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5B2517D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391070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46B48BA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75DC7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03C8D5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4AB9513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426E8EBD" w14:textId="5F677AA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58D8EE2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1B8DDB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1EC3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0337F4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4B3AE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C3584E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C393FB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4EB548" w14:textId="1FD8775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733B9D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72AF34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  <w:r w:rsidRPr="00832A5F">
              <w:rPr>
                <w:rFonts w:ascii="Times" w:hAnsi="Times" w:cs="Times"/>
                <w:sz w:val="18"/>
                <w:szCs w:val="18"/>
              </w:rPr>
              <w:br/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467114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80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7B3461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239B034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0CDA54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2EE6917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5E66C22A" w14:textId="4E66F9F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6242CADC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066D85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32AA97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581B7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6C6897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395E8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90ED8E8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39A3F6E0" w14:textId="5F8FEC11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62E264E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76D51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77E83D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39206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40237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426209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55BDB5CC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9F424A1" w14:textId="2F602DA1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186BE68F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438054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2D422DD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EE564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13F035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9708A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D8ADFE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3BB6DB1" w14:textId="17C35115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51264CE9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7E78CB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7B3029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01AB871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2C6A6D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09F884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1DF8478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58DDD44C" w14:textId="3B0A5311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6A19B6B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56176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-Carboxy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8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 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712207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D7349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6AE5BA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A1EFD2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1E2B42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12741F2" w14:textId="1621951C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553B0FF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8316C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-Bromo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B0D554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5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498EBE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Br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42EDF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38C2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D8A46D9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CCBBF5" w14:textId="21621629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EA6B34E" w14:textId="77777777" w:rsidTr="00832A5F">
        <w:trPr>
          <w:trHeight w:val="225"/>
        </w:trPr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06B9FE6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A = 7-Chloro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28609D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1D8B69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863C84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770839F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11A4AC9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757D2FFB" w14:textId="4AF8E53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564ADA7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C39B2B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0C8B03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4C02113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065B94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255D4C0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1CF7DC0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00180AD8" w14:textId="497DF29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201979F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7266A7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732CEB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330A6D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C7D12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>158SC-067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0531BEB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Seawater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606D9B4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ear the Socheongcho Ocean Research Station, Korea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67EA490E" w14:textId="7FCFE6D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AACB454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32227A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FB1A6B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0D5541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1AAB6F5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3DDB74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2719399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0DC43187" w14:textId="65D6AB9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F980EC1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0E8EBB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14B843C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7C0DB9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359B25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1C0824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7F61394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4FDF2B97" w14:textId="77821E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A480F0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477AE6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50DEBF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8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C690E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5</w:t>
            </w:r>
            <w:r w:rsidRPr="00832A5F">
              <w:rPr>
                <w:rFonts w:ascii="Times" w:hAnsi="Times" w:cs="Times"/>
                <w:sz w:val="18"/>
                <w:szCs w:val="18"/>
              </w:rPr>
              <w:t>Cl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355D13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4EB44E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7632941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0D67983D" w14:textId="55D7AE2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C51F38D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975B2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535DDB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52C3602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2C4CEC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1E260B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3499FDE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12AF5B65" w14:textId="4E419A0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3B1061C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1EF95B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5F36A5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4E83341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1A730E6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4AFD804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7A2E25D6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576E75FB" w14:textId="45BF331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50D51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794437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49137B0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2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0B63A9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097A3ED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31C986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ltured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1B478E1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232234D0" w14:textId="5318FCA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orshed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7FBAD3D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220BE92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3DFBC1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7E393B8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74ADB9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47B929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258CD0C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26319A5D" w14:textId="00A1B56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70A6D97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31D3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B90927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4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450BE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Cl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8B7355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78663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9B68D6A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5C17D0" w14:textId="56B96B1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5717C5A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nil"/>
            </w:tcBorders>
          </w:tcPr>
          <w:p w14:paraId="761B0A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</w:tcPr>
          <w:p w14:paraId="066AF56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4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</w:tcPr>
          <w:p w14:paraId="5054235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nil"/>
            </w:tcBorders>
          </w:tcPr>
          <w:p w14:paraId="46DC94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Aspergillus unguis 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PSU-RSPG204 (Fungus) 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nil"/>
            </w:tcBorders>
          </w:tcPr>
          <w:p w14:paraId="174083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oi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14:paraId="20F020C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rat Thani, Thailand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nil"/>
            </w:tcBorders>
          </w:tcPr>
          <w:p w14:paraId="37273037" w14:textId="224D309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69BC895" w14:textId="77777777" w:rsidTr="00832A5F">
        <w:tc>
          <w:tcPr>
            <w:tcW w:w="3508" w:type="dxa"/>
            <w:gridSpan w:val="2"/>
            <w:tcBorders>
              <w:top w:val="nil"/>
              <w:bottom w:val="nil"/>
            </w:tcBorders>
          </w:tcPr>
          <w:p w14:paraId="1DBC88C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nil"/>
            </w:tcBorders>
          </w:tcPr>
          <w:p w14:paraId="64D6F18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nil"/>
            </w:tcBorders>
          </w:tcPr>
          <w:p w14:paraId="24FDE3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nil"/>
            </w:tcBorders>
          </w:tcPr>
          <w:p w14:paraId="3B0F61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PSU-MF16 (Fungus)</w:t>
            </w:r>
          </w:p>
        </w:tc>
        <w:tc>
          <w:tcPr>
            <w:tcW w:w="1533" w:type="dxa"/>
            <w:gridSpan w:val="2"/>
            <w:tcBorders>
              <w:top w:val="nil"/>
              <w:bottom w:val="nil"/>
            </w:tcBorders>
          </w:tcPr>
          <w:p w14:paraId="581F3DEF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Dysidea </w:t>
            </w:r>
            <w:r w:rsidRPr="00832A5F">
              <w:rPr>
                <w:rFonts w:ascii="Times" w:hAnsi="Times" w:cs="Times"/>
                <w:sz w:val="18"/>
                <w:szCs w:val="18"/>
              </w:rPr>
              <w:t>(Sponge)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 xml:space="preserve">  </w:t>
            </w:r>
          </w:p>
        </w:tc>
        <w:tc>
          <w:tcPr>
            <w:tcW w:w="2160" w:type="dxa"/>
            <w:tcBorders>
              <w:top w:val="nil"/>
              <w:bottom w:val="nil"/>
            </w:tcBorders>
          </w:tcPr>
          <w:p w14:paraId="4197EB7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oh Bulon Mai Pai, Satun, Thailand</w:t>
            </w:r>
          </w:p>
        </w:tc>
        <w:tc>
          <w:tcPr>
            <w:tcW w:w="2160" w:type="dxa"/>
            <w:gridSpan w:val="2"/>
            <w:tcBorders>
              <w:top w:val="nil"/>
              <w:bottom w:val="nil"/>
            </w:tcBorders>
          </w:tcPr>
          <w:p w14:paraId="7C32094D" w14:textId="064CCAE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19BB672" w14:textId="77777777" w:rsidTr="00832A5F">
        <w:tc>
          <w:tcPr>
            <w:tcW w:w="3508" w:type="dxa"/>
            <w:gridSpan w:val="2"/>
            <w:tcBorders>
              <w:top w:val="nil"/>
              <w:bottom w:val="single" w:sz="4" w:space="0" w:color="auto"/>
            </w:tcBorders>
          </w:tcPr>
          <w:p w14:paraId="416ACE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</w:tcPr>
          <w:p w14:paraId="397FE9B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</w:tcPr>
          <w:p w14:paraId="7B3547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337" w:type="dxa"/>
            <w:tcBorders>
              <w:top w:val="nil"/>
              <w:bottom w:val="single" w:sz="4" w:space="0" w:color="auto"/>
            </w:tcBorders>
          </w:tcPr>
          <w:p w14:paraId="4605D52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spergillus ungu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BCC54176 (Fungus) </w:t>
            </w:r>
          </w:p>
        </w:tc>
        <w:tc>
          <w:tcPr>
            <w:tcW w:w="1533" w:type="dxa"/>
            <w:gridSpan w:val="2"/>
            <w:tcBorders>
              <w:top w:val="nil"/>
              <w:bottom w:val="single" w:sz="4" w:space="0" w:color="auto"/>
            </w:tcBorders>
          </w:tcPr>
          <w:p w14:paraId="68CFA544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oriandrum sativum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Leaf)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</w:tcPr>
          <w:p w14:paraId="010408F5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Ying Charoen market, north Bangkok, Thailand</w:t>
            </w:r>
          </w:p>
        </w:tc>
        <w:tc>
          <w:tcPr>
            <w:tcW w:w="2160" w:type="dxa"/>
            <w:gridSpan w:val="2"/>
            <w:tcBorders>
              <w:top w:val="nil"/>
              <w:bottom w:val="single" w:sz="4" w:space="0" w:color="auto"/>
            </w:tcBorders>
          </w:tcPr>
          <w:p w14:paraId="12D85E06" w14:textId="4B10911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36FD63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B2DD1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-Formyl-3,8-dihydroxy-9-methyl-1,6-bis(1-methyl-1-propenyl)-11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-dibenzo[b,e][1,4]dioxepin-11-one </w:t>
            </w:r>
          </w:p>
          <w:p w14:paraId="71D96B6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F92F2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E92FBB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  <w:p w14:paraId="27CF10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4DCBA9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93758A9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B5116B2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0998E" w14:textId="559A769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3D7B51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790E83" w14:textId="77777777" w:rsidR="00621FB2" w:rsidRPr="00832A5F" w:rsidRDefault="00621FB2" w:rsidP="00621FB2">
            <w:pPr>
              <w:rPr>
                <w:rFonts w:ascii="Times" w:eastAsia="Times New Roman" w:hAnsi="Times" w:cs="Times"/>
                <w:sz w:val="18"/>
                <w:szCs w:val="18"/>
              </w:rPr>
            </w:pP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3,8-Dihydroxy-4-(hydroxymethyl)-9-methyl-1,6-bis(1-methyl-1-propenyl)- 11</w:t>
            </w:r>
            <w:r w:rsidRPr="00832A5F">
              <w:rPr>
                <w:rFonts w:ascii="Times" w:eastAsia="Times New Roman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-dibenzo[b,e]</w:t>
            </w:r>
          </w:p>
          <w:p w14:paraId="3A661377" w14:textId="249065B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[1,4]dioxepin-11-one (</w:t>
            </w:r>
            <w:r w:rsidRPr="00832A5F">
              <w:rPr>
                <w:rFonts w:ascii="Times" w:eastAsia="Times New Roman" w:hAnsi="Times" w:cs="Times"/>
                <w:b/>
                <w:bCs/>
                <w:sz w:val="18"/>
                <w:szCs w:val="18"/>
              </w:rPr>
              <w:t>166</w:t>
            </w: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90587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9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421DBD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3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  <w:p w14:paraId="01FAC4A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C5731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81E7E5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14E17331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0CCDBC" w14:textId="21C4864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BA08EC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B099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,8-Dihydroxy-4-(methoxymethyl)-9-methyl-1,6-bis(1-methyl-1-propenyl)-11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</w:rPr>
              <w:t>-dibenzo[b,e][1,4]dioxepin-11-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7D101D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10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E5914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6</w:t>
            </w:r>
          </w:p>
          <w:p w14:paraId="6A8547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1615E82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Pycnidiophora dispers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Fungu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176E48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Wetland-soil sampl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92AAF4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iyangdian Lake, Hebei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593A151" w14:textId="0B5F27B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ED94068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992F0F1" w14:textId="1298C945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  <w:rtl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lastRenderedPageBreak/>
              <w:t>(2``R/S)-cretici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8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) </w:t>
            </w:r>
          </w:p>
          <w:p w14:paraId="6532164E" w14:textId="3349002F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D8E96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9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22FFF5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  <w:p w14:paraId="3662B2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035FE3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ypericum kelleri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Plant, aerial parts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09C45EB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632FDCB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Island of Crete, Greece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3F4223" w14:textId="5C83182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138f08be1cf8e23a8b Mathioudaki,Angelik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Mathioudaki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4D90339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F88D42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ucinervin Q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F40F9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2AAC8E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4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38DC0E7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Garcinia paucinervis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Stem)</w:t>
            </w:r>
          </w:p>
        </w:tc>
        <w:tc>
          <w:tcPr>
            <w:tcW w:w="153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24CE8A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8146B03" w14:textId="77777777" w:rsidR="00621FB2" w:rsidRPr="00832A5F" w:rsidRDefault="00621FB2" w:rsidP="00621FB2">
            <w:pPr>
              <w:jc w:val="both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Xishuangbanna, Yunnan, Chin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5A14B5" w14:textId="2C42825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4b8f08fde2c676b449 Jia,CuiCu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Jia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FADEBEE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5D86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rvidep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302FF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08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150C99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0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3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7</w:t>
            </w:r>
          </w:p>
        </w:tc>
        <w:tc>
          <w:tcPr>
            <w:tcW w:w="25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F795FC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Garcinia parvifoli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Barks)</w:t>
            </w:r>
          </w:p>
        </w:tc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</w:tcPr>
          <w:p w14:paraId="0E5C30DC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1CB1A0E" w14:textId="77777777" w:rsidR="00621FB2" w:rsidRPr="00832A5F" w:rsidRDefault="00621FB2" w:rsidP="00621FB2">
            <w:pPr>
              <w:jc w:val="both"/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Bulungan Forest, North Kalimantan, Indonesi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B32C0D" w14:textId="0E8FD65F" w:rsidR="00621FB2" w:rsidRPr="00832A5F" w:rsidRDefault="00621FB2" w:rsidP="00621FB2">
            <w:pPr>
              <w:rPr>
                <w:rFonts w:ascii="Times" w:hAnsi="Times" w:cs="Times"/>
                <w:bCs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instrText>ADDIN RW.CITE{{doc:6389d0168f0820a90e0aacba Hartati,Sri 2022}}</w:instrTex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Hartati et al., 2022)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fldChar w:fldCharType="end"/>
            </w:r>
          </w:p>
        </w:tc>
      </w:tr>
      <w:tr w:rsidR="00832A5F" w:rsidRPr="00832A5F" w14:paraId="54B376F4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E40E7F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iphulell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0B0F0A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5B1782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5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FF840A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</w:tcPr>
          <w:p w14:paraId="61D6047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A75237D" w14:textId="014A2ACB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ADF5458" w14:textId="3F1FB0E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07F73AE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3E757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Succinprotocetraric acid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5D0D8E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74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6C2A2AC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2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2</w:t>
            </w:r>
          </w:p>
        </w:tc>
        <w:tc>
          <w:tcPr>
            <w:tcW w:w="25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8B8C6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Cladonia metacorallifer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(Antarctic lichen)</w:t>
            </w:r>
          </w:p>
        </w:tc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</w:tcPr>
          <w:p w14:paraId="53968B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-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16BE217" w14:textId="78661298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eninsula Fildem, King George Island, Antarctic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2CD7E9F" w14:textId="3DD2AF8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6f8f0898c87b9b49fe Sepúlveda,Beatriz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Sepúlveda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7C148D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D08FC0D" w14:textId="4656A61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nprotocetraric aci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2CBA252A" w14:textId="052EE640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76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7C3076B3" w14:textId="7343DE9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6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9</w:t>
            </w:r>
          </w:p>
        </w:tc>
        <w:tc>
          <w:tcPr>
            <w:tcW w:w="25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46A4F0" w14:textId="0DBE5F2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subfloridana</w:t>
            </w:r>
            <w:r w:rsidRPr="00832A5F">
              <w:rPr>
                <w:rFonts w:ascii="Times" w:hAnsi="Times" w:cs="Times"/>
                <w:sz w:val="18"/>
                <w:szCs w:val="18"/>
              </w:rPr>
              <w:t> Stirton (Lichen)</w:t>
            </w:r>
          </w:p>
        </w:tc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</w:tcPr>
          <w:p w14:paraId="33328B64" w14:textId="5B554C62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s of alpine tre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351A4D00" w14:textId="7260370C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imbatore-Ooty-Gundlupet Hwy, Tamil Nadu, Indi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08D264" w14:textId="702CB35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Nguyen et al. 2021)</w:t>
            </w:r>
          </w:p>
        </w:tc>
      </w:tr>
      <w:tr w:rsidR="00832A5F" w:rsidRPr="00832A5F" w14:paraId="4F1EB16B" w14:textId="77777777" w:rsidTr="00832A5F">
        <w:tc>
          <w:tcPr>
            <w:tcW w:w="35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6BB259" w14:textId="7DE893F9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  <w:shd w:val="clear" w:color="auto" w:fill="FFFFFF"/>
              </w:rPr>
              <w:t xml:space="preserve">Constictic acid </w:t>
            </w:r>
            <w:r w:rsidRPr="00832A5F">
              <w:rPr>
                <w:rFonts w:ascii="Times" w:hAnsi="Times" w:cs="Times"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7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0A5F6CB" w14:textId="5E81BE6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02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</w:tcPr>
          <w:p w14:paraId="39F9AA41" w14:textId="32725481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9</w:t>
            </w:r>
            <w:r w:rsidRPr="00832A5F">
              <w:rPr>
                <w:rFonts w:ascii="Times" w:hAnsi="Times" w:cs="Times"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4</w:t>
            </w:r>
            <w:r w:rsidRPr="00832A5F">
              <w:rPr>
                <w:rFonts w:ascii="Times" w:hAnsi="Times" w:cs="Times"/>
                <w:sz w:val="18"/>
                <w:szCs w:val="18"/>
              </w:rPr>
              <w:t>O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10</w:t>
            </w:r>
          </w:p>
        </w:tc>
        <w:tc>
          <w:tcPr>
            <w:tcW w:w="25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0557A8" w14:textId="67209F9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Usnea subfloridana</w:t>
            </w:r>
            <w:r w:rsidRPr="00832A5F">
              <w:rPr>
                <w:rFonts w:ascii="Times" w:hAnsi="Times" w:cs="Times"/>
                <w:sz w:val="18"/>
                <w:szCs w:val="18"/>
              </w:rPr>
              <w:t> Stirton (Lichen)</w:t>
            </w:r>
          </w:p>
        </w:tc>
        <w:tc>
          <w:tcPr>
            <w:tcW w:w="1348" w:type="dxa"/>
            <w:tcBorders>
              <w:top w:val="single" w:sz="4" w:space="0" w:color="auto"/>
              <w:bottom w:val="single" w:sz="4" w:space="0" w:color="auto"/>
            </w:tcBorders>
          </w:tcPr>
          <w:p w14:paraId="7A008BEA" w14:textId="6997760A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arks of alpine tre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2047F95" w14:textId="72984615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oimbatore-Ooty-Gundlupet Hwy, Tamil Nadu, India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19F1614" w14:textId="56C5756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(Nguyen et al. 2021)</w:t>
            </w:r>
          </w:p>
        </w:tc>
      </w:tr>
    </w:tbl>
    <w:p w14:paraId="72278540" w14:textId="0A43189D" w:rsidR="004C74C7" w:rsidRPr="00832A5F" w:rsidRDefault="00213D92" w:rsidP="000F5481">
      <w:pPr>
        <w:rPr>
          <w:rFonts w:ascii="Times" w:hAnsi="Times" w:cs="Times"/>
          <w:sz w:val="16"/>
          <w:szCs w:val="16"/>
        </w:rPr>
      </w:pPr>
      <w:r w:rsidRPr="00832A5F">
        <w:rPr>
          <w:rFonts w:ascii="Times" w:hAnsi="Times" w:cs="Times"/>
          <w:sz w:val="16"/>
          <w:szCs w:val="16"/>
        </w:rPr>
        <w:t>*The added number (1)</w:t>
      </w:r>
      <w:r w:rsidR="008614D3" w:rsidRPr="00832A5F">
        <w:rPr>
          <w:rFonts w:ascii="Times" w:hAnsi="Times" w:cs="Times"/>
          <w:sz w:val="16"/>
          <w:szCs w:val="16"/>
        </w:rPr>
        <w:t xml:space="preserve"> beside the compound name</w:t>
      </w:r>
      <w:r w:rsidRPr="00832A5F">
        <w:rPr>
          <w:rFonts w:ascii="Times" w:hAnsi="Times" w:cs="Times"/>
          <w:sz w:val="16"/>
          <w:szCs w:val="16"/>
        </w:rPr>
        <w:t xml:space="preserve"> is not original in the reported name, we added it to distinguish these metabolites from the other metabolites reported by different authors having different structure but the same names.</w:t>
      </w:r>
      <w:r w:rsidR="000F5481" w:rsidRPr="00832A5F">
        <w:rPr>
          <w:rFonts w:ascii="Times" w:hAnsi="Times" w:cs="Times"/>
          <w:sz w:val="16"/>
          <w:szCs w:val="16"/>
        </w:rPr>
        <w:t xml:space="preserve"> M. F.: Molecular formula; M. Wt.: Molecular weight</w:t>
      </w:r>
    </w:p>
    <w:p w14:paraId="4B13E7F2" w14:textId="77777777" w:rsidR="00621FB2" w:rsidRPr="00832A5F" w:rsidRDefault="00621FB2" w:rsidP="000F5481">
      <w:pPr>
        <w:rPr>
          <w:rFonts w:ascii="Times" w:hAnsi="Times" w:cs="Times"/>
          <w:sz w:val="16"/>
          <w:szCs w:val="16"/>
        </w:rPr>
      </w:pPr>
    </w:p>
    <w:p w14:paraId="6C946385" w14:textId="77777777" w:rsidR="00621FB2" w:rsidRPr="00832A5F" w:rsidRDefault="00621FB2" w:rsidP="009F5043">
      <w:pPr>
        <w:rPr>
          <w:rFonts w:ascii="Times" w:hAnsi="Times" w:cs="Times"/>
          <w:sz w:val="16"/>
          <w:szCs w:val="16"/>
        </w:rPr>
        <w:sectPr w:rsidR="00621FB2" w:rsidRPr="00832A5F" w:rsidSect="00EE321B">
          <w:pgSz w:w="15840" w:h="12240" w:orient="landscape"/>
          <w:pgMar w:top="810" w:right="1440" w:bottom="1800" w:left="1440" w:header="720" w:footer="720" w:gutter="0"/>
          <w:cols w:space="720"/>
          <w:docGrid w:linePitch="360"/>
        </w:sectPr>
      </w:pPr>
    </w:p>
    <w:p w14:paraId="1B229DE7" w14:textId="18C57434" w:rsidR="007B6D28" w:rsidRPr="00832A5F" w:rsidRDefault="007B6D28" w:rsidP="009F5043">
      <w:pPr>
        <w:rPr>
          <w:rFonts w:ascii="Times" w:hAnsi="Times" w:cs="Times"/>
          <w:sz w:val="20"/>
          <w:szCs w:val="20"/>
        </w:rPr>
      </w:pPr>
      <w:bookmarkStart w:id="18" w:name="_Hlk126343517"/>
      <w:r w:rsidRPr="00832A5F">
        <w:rPr>
          <w:rFonts w:ascii="Times" w:hAnsi="Times" w:cs="Times"/>
          <w:b/>
          <w:bCs/>
          <w:sz w:val="20"/>
          <w:szCs w:val="20"/>
        </w:rPr>
        <w:lastRenderedPageBreak/>
        <w:t xml:space="preserve">Table </w:t>
      </w:r>
      <w:r w:rsidR="00D3535A" w:rsidRPr="00832A5F">
        <w:rPr>
          <w:rFonts w:ascii="Times" w:hAnsi="Times" w:cs="Times"/>
          <w:b/>
          <w:bCs/>
          <w:sz w:val="20"/>
          <w:szCs w:val="20"/>
        </w:rPr>
        <w:t>S2</w:t>
      </w:r>
      <w:r w:rsidRPr="00832A5F">
        <w:rPr>
          <w:rFonts w:ascii="Times" w:hAnsi="Times" w:cs="Times"/>
          <w:b/>
          <w:bCs/>
          <w:sz w:val="20"/>
          <w:szCs w:val="20"/>
        </w:rPr>
        <w:t>.</w:t>
      </w:r>
      <w:r w:rsidRPr="00832A5F">
        <w:rPr>
          <w:rFonts w:ascii="Times" w:hAnsi="Times" w:cs="Times"/>
          <w:sz w:val="20"/>
          <w:szCs w:val="20"/>
        </w:rPr>
        <w:t xml:space="preserve"> </w:t>
      </w:r>
      <w:r w:rsidR="00F07BBA" w:rsidRPr="00832A5F">
        <w:rPr>
          <w:rFonts w:ascii="Times" w:hAnsi="Times" w:cs="Times"/>
          <w:sz w:val="20"/>
          <w:szCs w:val="20"/>
        </w:rPr>
        <w:t>Reported a</w:t>
      </w:r>
      <w:r w:rsidRPr="00832A5F">
        <w:rPr>
          <w:rFonts w:ascii="Times" w:hAnsi="Times" w:cs="Times"/>
          <w:sz w:val="20"/>
          <w:szCs w:val="20"/>
        </w:rPr>
        <w:t xml:space="preserve">ntimicrobial activity results of </w:t>
      </w:r>
      <w:r w:rsidR="00F07BBA" w:rsidRPr="00832A5F">
        <w:rPr>
          <w:rFonts w:ascii="Times" w:hAnsi="Times" w:cs="Times"/>
          <w:sz w:val="20"/>
          <w:szCs w:val="20"/>
        </w:rPr>
        <w:t>natural</w:t>
      </w:r>
      <w:r w:rsidR="005D14A3" w:rsidRPr="00832A5F">
        <w:rPr>
          <w:rFonts w:ascii="Times" w:hAnsi="Times" w:cs="Times"/>
          <w:sz w:val="20"/>
          <w:szCs w:val="20"/>
        </w:rPr>
        <w:t>ly occurring</w:t>
      </w:r>
      <w:r w:rsidRPr="00832A5F">
        <w:rPr>
          <w:rFonts w:ascii="Times" w:hAnsi="Times" w:cs="Times"/>
          <w:sz w:val="20"/>
          <w:szCs w:val="20"/>
        </w:rPr>
        <w:t xml:space="preserve"> depsidones</w:t>
      </w:r>
      <w:r w:rsidR="00F07BBA" w:rsidRPr="00832A5F">
        <w:rPr>
          <w:rFonts w:ascii="Times" w:hAnsi="Times" w:cs="Times"/>
          <w:sz w:val="20"/>
          <w:szCs w:val="20"/>
        </w:rPr>
        <w:t>.</w:t>
      </w:r>
      <w:bookmarkEnd w:id="18"/>
    </w:p>
    <w:tbl>
      <w:tblPr>
        <w:tblStyle w:val="TableGrid"/>
        <w:tblW w:w="1178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0"/>
        <w:gridCol w:w="1350"/>
        <w:gridCol w:w="1975"/>
        <w:gridCol w:w="1890"/>
        <w:gridCol w:w="2790"/>
        <w:gridCol w:w="1980"/>
      </w:tblGrid>
      <w:tr w:rsidR="00832A5F" w:rsidRPr="00832A5F" w14:paraId="3965F805" w14:textId="77777777" w:rsidTr="00D3535A">
        <w:trPr>
          <w:trHeight w:val="298"/>
        </w:trPr>
        <w:tc>
          <w:tcPr>
            <w:tcW w:w="1800" w:type="dxa"/>
            <w:vMerge w:val="restart"/>
          </w:tcPr>
          <w:p w14:paraId="1A10621D" w14:textId="77777777" w:rsidR="007B6D28" w:rsidRPr="00832A5F" w:rsidRDefault="007B6D28" w:rsidP="005D14A3">
            <w:pPr>
              <w:rPr>
                <w:rFonts w:ascii="Times" w:hAnsi="Times" w:cs="Times"/>
                <w:b/>
                <w:bCs/>
                <w:sz w:val="17"/>
                <w:szCs w:val="17"/>
              </w:rPr>
            </w:pP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Compound name</w:t>
            </w:r>
          </w:p>
        </w:tc>
        <w:tc>
          <w:tcPr>
            <w:tcW w:w="1350" w:type="dxa"/>
            <w:vMerge w:val="restart"/>
          </w:tcPr>
          <w:p w14:paraId="0190B90C" w14:textId="77777777" w:rsidR="007B6D28" w:rsidRPr="00832A5F" w:rsidRDefault="007B6D28" w:rsidP="005D14A3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Biological Activity</w:t>
            </w:r>
          </w:p>
        </w:tc>
        <w:tc>
          <w:tcPr>
            <w:tcW w:w="1975" w:type="dxa"/>
            <w:vMerge w:val="restart"/>
          </w:tcPr>
          <w:p w14:paraId="2817B1EA" w14:textId="5390BA61" w:rsidR="007B6D28" w:rsidRPr="00832A5F" w:rsidRDefault="007B6D28" w:rsidP="005D14A3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Assay</w:t>
            </w:r>
            <w:r w:rsidR="00C94057"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/</w:t>
            </w: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Organism</w:t>
            </w:r>
          </w:p>
        </w:tc>
        <w:tc>
          <w:tcPr>
            <w:tcW w:w="4680" w:type="dxa"/>
            <w:gridSpan w:val="2"/>
          </w:tcPr>
          <w:p w14:paraId="30112C76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Biological Results</w:t>
            </w:r>
          </w:p>
        </w:tc>
        <w:tc>
          <w:tcPr>
            <w:tcW w:w="1980" w:type="dxa"/>
            <w:vMerge w:val="restart"/>
          </w:tcPr>
          <w:p w14:paraId="1DE370AA" w14:textId="77777777" w:rsidR="007B6D28" w:rsidRPr="00832A5F" w:rsidRDefault="007B6D28" w:rsidP="00836544">
            <w:pPr>
              <w:jc w:val="center"/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i/>
                <w:iCs/>
                <w:color w:val="auto"/>
                <w:sz w:val="17"/>
                <w:szCs w:val="17"/>
              </w:rPr>
              <w:t>Ref.</w:t>
            </w:r>
          </w:p>
        </w:tc>
      </w:tr>
      <w:tr w:rsidR="00832A5F" w:rsidRPr="00832A5F" w14:paraId="26C1B1E3" w14:textId="77777777" w:rsidTr="00D3535A">
        <w:trPr>
          <w:trHeight w:val="203"/>
        </w:trPr>
        <w:tc>
          <w:tcPr>
            <w:tcW w:w="1800" w:type="dxa"/>
            <w:vMerge/>
          </w:tcPr>
          <w:p w14:paraId="17E8BA3D" w14:textId="77777777" w:rsidR="007B6D28" w:rsidRPr="00832A5F" w:rsidRDefault="007B6D28" w:rsidP="00836544">
            <w:pPr>
              <w:jc w:val="center"/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vMerge/>
          </w:tcPr>
          <w:p w14:paraId="563D6CDB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</w:p>
        </w:tc>
        <w:tc>
          <w:tcPr>
            <w:tcW w:w="1975" w:type="dxa"/>
            <w:vMerge/>
          </w:tcPr>
          <w:p w14:paraId="0D85FE54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</w:p>
        </w:tc>
        <w:tc>
          <w:tcPr>
            <w:tcW w:w="1890" w:type="dxa"/>
          </w:tcPr>
          <w:p w14:paraId="687A9E27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Compound</w:t>
            </w:r>
          </w:p>
        </w:tc>
        <w:tc>
          <w:tcPr>
            <w:tcW w:w="2790" w:type="dxa"/>
          </w:tcPr>
          <w:p w14:paraId="43121C81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  <w:t>Positive Control</w:t>
            </w:r>
          </w:p>
        </w:tc>
        <w:tc>
          <w:tcPr>
            <w:tcW w:w="1980" w:type="dxa"/>
            <w:vMerge/>
          </w:tcPr>
          <w:p w14:paraId="28DC4EA4" w14:textId="77777777" w:rsidR="007B6D28" w:rsidRPr="00832A5F" w:rsidRDefault="007B6D28" w:rsidP="00836544">
            <w:pPr>
              <w:jc w:val="center"/>
              <w:rPr>
                <w:rStyle w:val="fontstyle01"/>
                <w:rFonts w:ascii="Times" w:hAnsi="Times" w:cs="Times"/>
                <w:b/>
                <w:bCs/>
                <w:i/>
                <w:iCs/>
                <w:color w:val="auto"/>
                <w:sz w:val="17"/>
                <w:szCs w:val="17"/>
              </w:rPr>
            </w:pPr>
          </w:p>
        </w:tc>
      </w:tr>
      <w:tr w:rsidR="00832A5F" w:rsidRPr="00832A5F" w14:paraId="15F0018D" w14:textId="77777777" w:rsidTr="00D3535A">
        <w:tc>
          <w:tcPr>
            <w:tcW w:w="1800" w:type="dxa"/>
          </w:tcPr>
          <w:p w14:paraId="6FD20FC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C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92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</w:tcPr>
          <w:p w14:paraId="68B5307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</w:tcPr>
          <w:p w14:paraId="0A115552" w14:textId="78C358A8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</w:tcPr>
          <w:p w14:paraId="5602E99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</w:tcPr>
          <w:p w14:paraId="48C7B4D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</w:tcPr>
          <w:p w14:paraId="3071B9C2" w14:textId="12FFA7C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07480A8" w14:textId="77777777" w:rsidTr="00D3535A">
        <w:tc>
          <w:tcPr>
            <w:tcW w:w="1800" w:type="dxa"/>
          </w:tcPr>
          <w:p w14:paraId="337828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</w:tcPr>
          <w:p w14:paraId="23C720D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</w:tcPr>
          <w:p w14:paraId="2943543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</w:tcPr>
          <w:p w14:paraId="1702646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</w:tcPr>
          <w:p w14:paraId="51D178A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</w:tcPr>
          <w:p w14:paraId="6C0ED7AA" w14:textId="74D35DD8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8E0416D" w14:textId="77777777" w:rsidTr="00D3535A">
        <w:tc>
          <w:tcPr>
            <w:tcW w:w="1800" w:type="dxa"/>
          </w:tcPr>
          <w:p w14:paraId="6078761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E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94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</w:tcPr>
          <w:p w14:paraId="085707A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</w:tcPr>
          <w:p w14:paraId="0DCD6D75" w14:textId="537046C0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</w:tcPr>
          <w:p w14:paraId="1CECE88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</w:tcPr>
          <w:p w14:paraId="47A1B11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</w:tcPr>
          <w:p w14:paraId="21140A6A" w14:textId="6BC4134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7F37CC1" w14:textId="77777777" w:rsidTr="00D3535A">
        <w:tc>
          <w:tcPr>
            <w:tcW w:w="1800" w:type="dxa"/>
          </w:tcPr>
          <w:p w14:paraId="6E3ABFE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</w:tcPr>
          <w:p w14:paraId="5EE1AB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</w:tcPr>
          <w:p w14:paraId="128EAD2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</w:tcPr>
          <w:p w14:paraId="069547C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</w:tcPr>
          <w:p w14:paraId="27F0316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</w:tcPr>
          <w:p w14:paraId="44A42385" w14:textId="5C24E66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3B58466" w14:textId="77777777" w:rsidTr="00D3535A">
        <w:tc>
          <w:tcPr>
            <w:tcW w:w="1800" w:type="dxa"/>
          </w:tcPr>
          <w:p w14:paraId="0305F75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F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95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</w:tcPr>
          <w:p w14:paraId="16EEAEC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</w:tcPr>
          <w:p w14:paraId="5DB3F0E5" w14:textId="499415CD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</w:tcPr>
          <w:p w14:paraId="5B2D618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</w:tcPr>
          <w:p w14:paraId="7704285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</w:tcPr>
          <w:p w14:paraId="758BEAA4" w14:textId="0EA80C9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1EE38F4" w14:textId="77777777" w:rsidTr="00D3535A">
        <w:tc>
          <w:tcPr>
            <w:tcW w:w="1800" w:type="dxa"/>
            <w:tcBorders>
              <w:bottom w:val="single" w:sz="4" w:space="0" w:color="auto"/>
            </w:tcBorders>
          </w:tcPr>
          <w:p w14:paraId="35A5096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1766B82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bottom w:val="single" w:sz="4" w:space="0" w:color="auto"/>
            </w:tcBorders>
          </w:tcPr>
          <w:p w14:paraId="5AB3235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560319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765AB43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0C147DA" w14:textId="5FF8749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3D378D5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0B0BE2C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H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97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207A2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59F6555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 ATCC29213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5A34276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5.14 μg/mL (IC</w:t>
            </w:r>
            <w:r w:rsidRPr="00832A5F">
              <w:rPr>
                <w:rFonts w:ascii="Times" w:hAnsi="Times" w:cs="Times"/>
                <w:sz w:val="17"/>
                <w:szCs w:val="17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DD82A2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treptomycin sulfate 1.05 μg/mL (IC</w:t>
            </w:r>
            <w:r w:rsidRPr="00832A5F">
              <w:rPr>
                <w:rFonts w:ascii="Times" w:hAnsi="Times" w:cs="Times"/>
                <w:sz w:val="17"/>
                <w:szCs w:val="17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08D5F98E" w14:textId="599CCBD8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Ouya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00A3698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2CF385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2B1BEA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7EB93A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S. aureus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N50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38BA9E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1 μg/mL (IC</w:t>
            </w:r>
            <w:r w:rsidRPr="00832A5F">
              <w:rPr>
                <w:rFonts w:ascii="Times" w:hAnsi="Times" w:cs="Times"/>
                <w:sz w:val="17"/>
                <w:szCs w:val="17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00307D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treptomycin sulfate ˃100 μg/mL (IC</w:t>
            </w:r>
            <w:r w:rsidRPr="00832A5F">
              <w:rPr>
                <w:rFonts w:ascii="Times" w:hAnsi="Times" w:cs="Times"/>
                <w:sz w:val="17"/>
                <w:szCs w:val="17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F51CBF5" w14:textId="6F45104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Ouya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DC9BF0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2DD2EB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A56505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C53F67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C23E2B0" w14:textId="2719F41C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7BC6C8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29B604A" w14:textId="478D984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01B28F4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FB2B96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67F64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04FE75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46B99A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EF25E5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31AA43B" w14:textId="1E18CA9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A68213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CFED0F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6A4442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6D7D952" w14:textId="293BECCE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1B9055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20FB42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F7FF1B1" w14:textId="381FFB8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A5F9319" w14:textId="77777777" w:rsidTr="00CF0E15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7CF160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E8C8BE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10DF8E0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6B57B6F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1F12420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1A7CA200" w14:textId="3E018EF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699D1E3" w14:textId="77777777" w:rsidTr="00CF0E15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7F9AE94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M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99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4F4B97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B7BCE30" w14:textId="5E40CF25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7A1FE0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6C9C00E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7DA8E82" w14:textId="5CD6453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F4E2888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6615E84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717DAE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DADD6C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111662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22D13F4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507478E1" w14:textId="232929C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C8B4BD8" w14:textId="77777777" w:rsidTr="00D3535A">
        <w:trPr>
          <w:trHeight w:val="47"/>
        </w:trPr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1475A64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077AB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09FF48A8" w14:textId="75EA1A4B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2193055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204185D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0CB811B0" w14:textId="7D340A2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CC34330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56E9507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4FC0766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58C148F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9FD671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968156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090AC20E" w14:textId="50779FF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7660454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9F579C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S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5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94EA6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2966E32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B25688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5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52895B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104FCE0" w14:textId="183FA59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35B773E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2FC0D40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392A4E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BCDDB2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MRSA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35D7D2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497F3B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646CF763" w14:textId="5CBF43F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E2843F2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26FA5D0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T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6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DD0287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5AD434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42FB0A4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5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33C63FE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78F43C8" w14:textId="309EBBC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F2A178D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59C3712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9D8E7F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5148DAA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MRSA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2F941A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F57E58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4A0E3C3F" w14:textId="5496E72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2A39279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2CD64DD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U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7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47443B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B566F7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DFEF39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5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68D4775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9F261ED" w14:textId="3C2FD5C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78CEEFB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7836E97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6DA7A5A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538B5B6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MRSA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43D4C0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E99FCA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547DC21F" w14:textId="12284B9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f88f08434b45816722 Zhao,Peipei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o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D6EF367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74B91D9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V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8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CB07D1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9BCFDAF" w14:textId="7537D5C0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25CD9F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3F21FBA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5C0B867" w14:textId="2EE8D11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0DDA0A0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47C81C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778C3E9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5A4AB5C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F2D25C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20E445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7861894F" w14:textId="34A98AF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2D959C0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167ED8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ollicellin W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  <w:rtl/>
              </w:rPr>
              <w:t>109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B0FE7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5C31E236" w14:textId="382A43F1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ce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0C0061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61B5627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0690249D" w14:textId="6745D18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CAD5D9F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754F5D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2168F45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52721A9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E724DF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2270C4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2F0DBA35" w14:textId="7C83AB5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romgool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5D1C266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1ED697D" w14:textId="6CCF0ABC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piromastixone P1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22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BF4BA3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2699FAE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7C3C094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263C9E9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E9CF0E0" w14:textId="6251022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CB7A929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B1BBB2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1E81A9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051E981" w14:textId="1283FC8F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thuringiens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177C5F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AF369B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72BF735" w14:textId="58CC21A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24E1F47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CE15BD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7C8E228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3D038F6" w14:textId="442FEF6C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162628F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0FF098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631CC8BE" w14:textId="2A34DAB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49ADD91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A12C31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piromastixone Q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23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CD3B44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0B70C7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5965E59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352643E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806B6AE" w14:textId="48B680E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468F405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432F1E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176BF7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39B6FC7" w14:textId="01583E78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thuringiens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D1BE6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26017D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B7F0ED6" w14:textId="1C7C1E7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377E66A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09663A3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1D3EDA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A50F6D0" w14:textId="769D2379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F19468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7B489E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341A63EA" w14:textId="60AABC4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A1A226D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59CF6B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piromastixone R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26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56050A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5B03291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234BBB4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2B5BA86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658073A" w14:textId="110627A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1067F31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7A767D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C48994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82DD6CC" w14:textId="525741C4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thuringiens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196100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4F18DB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1D5C57F" w14:textId="342C9B3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EEDDC62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14A3D6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5822D15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AC5DB89" w14:textId="2135CE62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383E3F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15CC983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64F7BBD6" w14:textId="2E4B93D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ADF4CC9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562C54B2" w14:textId="4EF01E81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Spiromastixone S1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28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DBA1A3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78D6D6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37A9E63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2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0BF102B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8017481" w14:textId="2473EA3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CF4051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3917F4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FCCB2D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AF5B919" w14:textId="051D4E04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thuringiens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FCAC97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1A1100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AF10FB2" w14:textId="0DEDEA0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FF02711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875277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5178CD3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265728D" w14:textId="418EEE81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8E84E3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730D2FE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hloramphenicol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5BF48DC8" w14:textId="7B38979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198f0820a90e0a440d Niu,Siwe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Niu et al., 2021a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935E386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4B17A93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lastRenderedPageBreak/>
              <w:t>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38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5C38E5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A38F7B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1683622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495A0B2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E6A907E" w14:textId="451B5AE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55EDF39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23667C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2DD248B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73C610E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6264485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3C387EA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5E60DF2E" w14:textId="457B703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6345E36B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3A65CA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-Chloro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39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03E6A4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75803BA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537D33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5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053E3D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FDB8338" w14:textId="2B8BCF9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5F9682A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B32652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760390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177A40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5DD1B2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E687DB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9ACA72F" w14:textId="2DA7616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30DCA237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C1F0C9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E3216F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2A7674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B320A6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9C6C63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9AE5AC1" w14:textId="09511AF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CA80935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B47D47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DAE09A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8B54F9F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EBC353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552708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6B29918" w14:textId="078542F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67F69D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57607C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C1528B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2C8FDDA" w14:textId="415EB7C6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 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3BF85B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579781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0004C65" w14:textId="1E65C1A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56FDB47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10C9BA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BBC138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9473023" w14:textId="5CC6A83F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B0E963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9A4A9B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D0FE277" w14:textId="40C34D6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95B6E24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F3C09C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D5039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9B85A3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06A232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2D2B4C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86F1A93" w14:textId="1F7C6C0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9A676A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39D34C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0FE2D4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21CC49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4AF3BC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19560F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AB5C07E" w14:textId="0349816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E332F5B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223503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FCA375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BBAA04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C. albic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1A3DE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69C718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ABC2062" w14:textId="35F5B74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1A91295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CACBB8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9A2310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E3FF2B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 xml:space="preserve"> C. gypseum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64E7AF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BD1446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iconaz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63B07DB" w14:textId="2E85632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F2B79BB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E3AB68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D79D93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FCA9FBD" w14:textId="7E0991F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B5F0B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858424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CF49CAD" w14:textId="4E3ACFA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FB074D8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1E9CF7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1C86AC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B00D539" w14:textId="3DF1BDC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lbic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A00B2E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7DB9DB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F3F0505" w14:textId="413C06E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9EA0CC3" w14:textId="77777777" w:rsidTr="00D3535A">
        <w:trPr>
          <w:trHeight w:val="103"/>
        </w:trPr>
        <w:tc>
          <w:tcPr>
            <w:tcW w:w="1800" w:type="dxa"/>
            <w:tcBorders>
              <w:top w:val="nil"/>
              <w:bottom w:val="nil"/>
            </w:tcBorders>
          </w:tcPr>
          <w:p w14:paraId="5F7F6F1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6D6941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54437D2" w14:textId="4AD73AA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gypseum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51E3E3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445B66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173289E" w14:textId="36E1238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E1C8E17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02F88D1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449E66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217D91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cutatum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17F09E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4F6B4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07882C6A" w14:textId="761CF5E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812F2A5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7883C8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,4-Dichloro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2C0B56A" w14:textId="5B0EC94D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5FCAB0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293B023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57CFDDE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C81BBEA" w14:textId="5013063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7E0DBA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9F3A0B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268B72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64697D3" w14:textId="46D478AE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D3B58E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8CDD12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ADCE8EE" w14:textId="04E2880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57A2BF5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5857BD2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8FF99E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 xml:space="preserve">Antifungal 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0C09AAC" w14:textId="60268AE5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37FA8B3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21BB381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26646B6E" w14:textId="018A68A4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C28E7AA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AF53D6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,7-Dichloro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2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5D418BB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369A73C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5E577F6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5DBEF5B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01E57E3F" w14:textId="35DD101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618C0514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84C481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1776BD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D70A86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5F9C2C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9B1FEB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C85BC0C" w14:textId="7CBF9BF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30781192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3ABBFA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EE57A3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48F2B9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387E0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EC035E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EDFF2F2" w14:textId="5DCE8ACC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3FF2C5F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946D7D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DD3501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EB434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25F7FA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4B1FB4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B025838" w14:textId="57AFA5E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512A356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F55EBB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5E3F9B1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92DF7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38E3EB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30965C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1A922E9B" w14:textId="087D4B9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A6D48AE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710FF7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-Chloro-7-bromo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4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122587B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44D471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251770B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0F4C372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9EBE997" w14:textId="49C8C4A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29560FF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D8A1AB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630DB9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B641CE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AB65C0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6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0F47D2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E717B56" w14:textId="362E1A3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252B23FF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7B6C67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79E7B28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8B9790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E63F49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6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2BAB9E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71F02793" w14:textId="21B12D2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23325F1C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0310AF3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7-Bromounguinol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5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21E0EE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462E391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7651064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D6B240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25287D9" w14:textId="251E7508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560CAE5B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E776F6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6F92E5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0737F5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9EA291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7373F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D894444" w14:textId="1C7C8668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B0ECC6C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F89C81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23CE6EA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176E08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890137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1A47FB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56977275" w14:textId="703CF6B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6245C5B2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51C4FD8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iduli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6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D3E5FD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2CF049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194161E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8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7C56056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0B193CFF" w14:textId="6DD2518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D1790CB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9BE2D4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FDCFB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BB89C5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452A42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16F366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2868135" w14:textId="388F848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AA7F3F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C1A861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097D7D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C41533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122A5A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93A0E7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349A0BB" w14:textId="74DC4E6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6F988CC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845F50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ED6329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A606A6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FDFDD0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A2FDC1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91B4A2D" w14:textId="42B91FC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E0F9B4B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E01DBE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85D953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933361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CAE6CD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A924A3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9355520" w14:textId="53043B0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93AB6C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7C570F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C8AF8E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A7BEC4C" w14:textId="0470C819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F24D7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3697D2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0F384CE" w14:textId="645873E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0342E1F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C83490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396B10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711EE3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5ECDFA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B4C75B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F4DA15D" w14:textId="3064076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C41256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CDA441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C72DE4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 xml:space="preserve">Antifungal 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DC52A9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FFEFD6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44C348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A871BC4" w14:textId="087D4FD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056C552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A452D0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ADE01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1ED353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41E658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D29C5E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69940C7" w14:textId="4A6BC46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5382408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5BDCA90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B4CCA3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0BF61F3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cutatum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C18FB5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656E26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4DD8E78E" w14:textId="235A046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CBB5638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25CAFA8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orniduli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7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6FA130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72B851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241F4FF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604CB56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9D7894D" w14:textId="4F678F40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59FA1C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9E776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FCAB1C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E13CC6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896725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EACB66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2DDE4CE" w14:textId="52EF6E0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657B00C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80F360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A995ED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8D97C2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A7D00F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89BF0D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173E091" w14:textId="465DE6D4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A85BFA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ADAA86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17BD29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64A83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3A102F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2FC1FD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D5F4278" w14:textId="1B6D216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5CE3BF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815224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DD1171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96FE5F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4D6CE8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FBE3D6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0458363" w14:textId="44A6D30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3ABDBCC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3DE514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2E0408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0190017" w14:textId="275D4DB4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A256C4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8B74B7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AD7CBA3" w14:textId="4EFA2A8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1A86FD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31BE1B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FAE598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EAD9783" w14:textId="2F32421E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49A660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24870D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01C8860" w14:textId="6E3F44D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D9173B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5D66D7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E32032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FAF2331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variabil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CE5E1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A0C796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alidixic acid 16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B9A67EB" w14:textId="0C41530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B48B388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01223E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2F833A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6E171BE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jannaschii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1D5601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6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1D4129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alidixic acid 16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FD93811" w14:textId="411B533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0272E1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F1C1A3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427419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10D31B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23972A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0EF5D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9F4672E" w14:textId="505441B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99B9031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A21300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63B80F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3D02F9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4BEB13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2A13A0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E3C47CE" w14:textId="4B6AEAE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09B0B01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FF75FE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027BC7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F7547D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151E89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E538DB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66F8DAE" w14:textId="5FC30B7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B854272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7701E11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1E24B38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010908A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cutatum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529DE61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E9161D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7A626338" w14:textId="589CBD9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BA07A86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3252E6D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A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8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16F386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2D4716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MRSA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7B0F8B6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2.8 μM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E62F7F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1.6 μM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5CF4540" w14:textId="1022E58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Ya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5237327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26892B1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7746E4F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5CB199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lbican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BA0CC4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4 μM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32C9C2B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etoconazole 1.9 μM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013EE6A8" w14:textId="25CC86C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Ya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7690DC4" w14:textId="77777777" w:rsidTr="00D3535A"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1C057AE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B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49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947FBA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</w:tcPr>
          <w:p w14:paraId="798D2CE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380146F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240CDEB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1CC973B8" w14:textId="325B10C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E08A0AC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144213B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C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45FA079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24026F6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C7938D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2187135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55FE762E" w14:textId="6A9F7AA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6F9DDF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C08B7C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57F509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042AD8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9071E1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11ACF6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C9338E1" w14:textId="0330789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60E69B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AC5187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649191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D54BC0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6BD701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C821A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643E755" w14:textId="758FD7C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390891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1FB6A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540E1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511435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25007D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3498A4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74B01CA" w14:textId="2A54F43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DC8FB3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AE8D22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0D24FD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F4D13A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AF83B9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0122F9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4B7E495" w14:textId="1829982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A26EB0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25AA46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1A61F6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B37D34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microdilution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7B0DAD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6C7CBE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9E67BC4" w14:textId="0EBEF68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3B55FF9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213BA7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9E6682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735E3E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microdilution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975D36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83D4F7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31DA7A6" w14:textId="4F042AC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64E48C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02FB70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18DBD7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5AA7F5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variabili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8E3B87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8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327BBB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alidixic acid 16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6592E35" w14:textId="6DEAD62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E30F5F2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449A8A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8D792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12CE89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jannaschii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2E3B5C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4C28E9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Nalidixic acid 16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56E4AF96" w14:textId="6527AF8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1358f089f1fa0482901 Zhang,Yanting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Zhang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FC71A62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758005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611984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C0C3FC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CF86B0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12F817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6860DAB" w14:textId="3E84A70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98C8E2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44C037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32D81E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3DCA7F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324D25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6A77B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232FFD0" w14:textId="0208961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41BFC2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037365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12D0B0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80C56A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gypseum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C64C8C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177C6D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Miconazol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B144806" w14:textId="1E73462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BBD05C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0A6223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07C5A7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3814B45" w14:textId="4C0B018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. gypseum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2314A7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801A99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2D4E0B2" w14:textId="47561BE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99991E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D925E9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344419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5C9428A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A. brassicicol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AE935E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2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FC5126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6605B40" w14:textId="4D7A764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367F5E2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37FE54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4C8A8BE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A26444E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9175C4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03CA21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3123BF20" w14:textId="6E18E63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D3C9AEF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0650BD5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D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1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27D5F9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7EC916A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3769C4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9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7855E54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24A7379" w14:textId="4C45F84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575C10E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910A29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E3A0D3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419BDB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A8FDA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9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BCF11A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1E47C00" w14:textId="335252CC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1F8B7F4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117BDA4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5771A55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3DE1DD3E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1CF1620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9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734B4DF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2AFB9E68" w14:textId="783F2CE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AF8BF32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0DB5B9A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E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2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F9FDD0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02EE8F6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1500886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507CFE4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6632EE9C" w14:textId="2AA9AC9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34F7A14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3CBC9E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C0DED4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D556DE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16602F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18CCBF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178D34F" w14:textId="4A4F42F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E169A30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4B0B3F2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983D9E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24B0EA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347D8B5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4F5823D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0363934D" w14:textId="5DC918A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7A79D60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425D32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gillusidone F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3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1A22E72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480A5E1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50C7940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9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386D94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74AB251" w14:textId="06C4BD5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939B836" w14:textId="77777777" w:rsidTr="00D3535A">
        <w:trPr>
          <w:trHeight w:val="188"/>
        </w:trPr>
        <w:tc>
          <w:tcPr>
            <w:tcW w:w="1800" w:type="dxa"/>
            <w:tcBorders>
              <w:top w:val="nil"/>
              <w:bottom w:val="nil"/>
            </w:tcBorders>
          </w:tcPr>
          <w:p w14:paraId="044D3E7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2617BB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10D3452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4112C8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5.8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1E53F4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2BA8980" w14:textId="44A00B7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335EEC8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65CB8C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E28730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0D1556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P. aerugino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9C6B22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4 μM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6AE4D0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1.6 μM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7CECA5C" w14:textId="4AE5C1A8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Yang, W.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68D012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771653C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E9A0E6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72870E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MRSA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57FE05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5.6 μM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5CEAA6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6.4 μM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46BCC64" w14:textId="6B431E8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Yang, W.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E0D5842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1A72136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256029E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7534F6B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BEA666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9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3A66A09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0E2B4BF3" w14:textId="08F7DCD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727BD0D9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50FFB18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sidone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5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7C4B0BF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617073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1C7C352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640EE14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29E5DDD4" w14:textId="27E0FBC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FC0AAE2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130815F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83E4A7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48BB8C8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5E09D91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3ADA82A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6BD40495" w14:textId="7D28C86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52BE0E9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5D6889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spersidone B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6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E70C9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7E8415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B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44200F7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0.7 μM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CFED03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 1.0 μM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68631A8" w14:textId="685DB05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Anh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326A87A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4F600D4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2E962D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E80842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Micrococcus lut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359B32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0.7 μM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33B2F8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 0.5 μM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09BC6CF" w14:textId="6A57A6F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Anh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868C20A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3D1A206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2E5A896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6255264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77AA5C0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5.3 μM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5D99DB3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Kanamycin 1.0 μM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727B1F32" w14:textId="63C5EEF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Anh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56DCD39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65E8E3A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Folipastati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7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32727EC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D76242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854FAA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8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F20AB7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435EC30E" w14:textId="3B6D917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0531F8F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066D51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409442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2881E2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6AF996C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6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41ACE8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371D05C" w14:textId="75722EE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CFD480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FEE650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7A67A3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8AC2E9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083DB5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D82E1A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117113D" w14:textId="387D9E3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49D59DF5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BBFDEC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AD2234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AA124D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30F9DE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929978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BA73CD6" w14:textId="462AB50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CAE33ED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3198D0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6443B4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2A2142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EEC6A2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EB0F3F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358B50F9" w14:textId="6F6F0D8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2882D6C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020AF24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8FD45D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76D1DD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microdilution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01F0F6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29DFE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23DA8F8" w14:textId="1267D5C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8ADF410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D4387A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52B943B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86819D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CB48D8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5A6128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7F220F32" w14:textId="3481215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7AE4DE2F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2478F03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4EA5399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1F1DC7EE" w14:textId="2C1F68F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548BB10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0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0E1342E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2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13FA0D82" w14:textId="58E9C01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3EC7E1E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392CA67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7-Carboxyfolipastati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8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0FBD52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582D783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36A76A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20.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0657D13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720138C9" w14:textId="1A7BA50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7577129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12AF0B8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605B2B7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49E544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6913496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41.1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23F3138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3F414DEE" w14:textId="1477A404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20C21640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009D199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7-Bromofolipastatin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59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25EBC50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60F3154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883574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11B866A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6A4629E5" w14:textId="4CDBDB1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EE306AF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50DC69D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32D56015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3ED3CC9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5E5C70D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1B625DA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27AF65D9" w14:textId="2970A63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4556C581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36841AAD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Emeguisin A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60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0500340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73D951A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subtili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731D59D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8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480C6A8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0.2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1F601D75" w14:textId="61A59A44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0EC86555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2CE3C1F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38946A2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30BA5DE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8B2003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6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FBE79B8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icillin 3.1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295075EA" w14:textId="291C206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4D538E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38E420C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2C972C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25449D3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>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44F78C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7D86C0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4B59301" w14:textId="3715143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62B0A69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2F4977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0C64584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009B424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F4B921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1312BF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06708856" w14:textId="3EB596A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519F3A81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C3B165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1D4EA49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02CD4D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2ED887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D99AAC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0.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B38804F" w14:textId="5760D370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A1E95A7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64943E9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26328EA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C98A94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microdilution/MR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7A2597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A4DFF5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D48BA44" w14:textId="389C62E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2F9FC4E2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25FDE1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42D7071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E370FA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160A33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362EA4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64C3339C" w14:textId="628C05D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0502FE6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F50EA7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E3ED0C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fungal</w:t>
            </w: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4ADD744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cerevisiae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CC2DB5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6.3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A64F1F1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Clotrimazole 0.4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DA28EE2" w14:textId="30CA2BC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fldChar w:fldCharType="end"/>
            </w:r>
          </w:p>
        </w:tc>
      </w:tr>
      <w:tr w:rsidR="00832A5F" w:rsidRPr="00832A5F" w14:paraId="10BA53F4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1F4A3C16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7DEFCDF0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73BC7662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>Broth dilution</w:t>
            </w:r>
            <w:r w:rsidRPr="00832A5F">
              <w:rPr>
                <w:rFonts w:ascii="Times" w:hAnsi="Times" w:cs="Times"/>
                <w:sz w:val="17"/>
                <w:szCs w:val="17"/>
              </w:rPr>
              <w:t xml:space="preserve">/ 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01673B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8629697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0.25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1937E78A" w14:textId="56FF57F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Phainuphong et al., 2018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31BBD6F7" w14:textId="77777777" w:rsidTr="00D3535A">
        <w:tc>
          <w:tcPr>
            <w:tcW w:w="1800" w:type="dxa"/>
            <w:tcBorders>
              <w:top w:val="nil"/>
              <w:bottom w:val="nil"/>
            </w:tcBorders>
          </w:tcPr>
          <w:p w14:paraId="573381AB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nil"/>
            </w:tcBorders>
          </w:tcPr>
          <w:p w14:paraId="6E0268A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nil"/>
            </w:tcBorders>
          </w:tcPr>
          <w:p w14:paraId="6D754E8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neoformans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852105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0.5 μg/mL (MIC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F4ACE1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 2.0 μg/mL (MIC)</w:t>
            </w:r>
          </w:p>
        </w:tc>
        <w:tc>
          <w:tcPr>
            <w:tcW w:w="1980" w:type="dxa"/>
            <w:tcBorders>
              <w:top w:val="nil"/>
              <w:bottom w:val="nil"/>
            </w:tcBorders>
          </w:tcPr>
          <w:p w14:paraId="43D08645" w14:textId="1CDED90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etang et al., 2021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6FA57496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0E3289A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43D8009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509CA0A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Broth </w:t>
            </w:r>
            <w:r w:rsidRPr="00832A5F">
              <w:rPr>
                <w:rFonts w:ascii="Times" w:hAnsi="Times" w:cs="Times"/>
                <w:sz w:val="17"/>
                <w:szCs w:val="17"/>
              </w:rPr>
              <w:t>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C. acutatum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23CB74FE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3.13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4F53FDB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mphotericin B</w:t>
            </w:r>
            <w:r w:rsidRPr="00832A5F">
              <w:rPr>
                <w:rStyle w:val="fontstyle01"/>
                <w:rFonts w:ascii="Times" w:hAnsi="Times" w:cs="Times"/>
                <w:color w:val="auto"/>
                <w:sz w:val="17"/>
                <w:szCs w:val="17"/>
              </w:rPr>
              <w:t xml:space="preserve"> </w:t>
            </w: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6438BC87" w14:textId="2C37C44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13E7C7A1" w14:textId="77777777" w:rsidTr="00D3535A"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14:paraId="39768DC3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Emeguisin C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62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42941A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</w:tcPr>
          <w:p w14:paraId="0DC7F53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4B17012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14:paraId="4C93AAD4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580D5E4E" w14:textId="72715AC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832A5F" w:rsidRPr="00832A5F" w14:paraId="0CF9F108" w14:textId="77777777" w:rsidTr="00D3535A">
        <w:tc>
          <w:tcPr>
            <w:tcW w:w="1800" w:type="dxa"/>
            <w:tcBorders>
              <w:top w:val="single" w:sz="4" w:space="0" w:color="auto"/>
              <w:bottom w:val="nil"/>
            </w:tcBorders>
          </w:tcPr>
          <w:p w14:paraId="3DE2378A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Emeguisin D (</w:t>
            </w:r>
            <w:r w:rsidRPr="00832A5F">
              <w:rPr>
                <w:rFonts w:ascii="Times" w:hAnsi="Times" w:cs="Times"/>
                <w:b/>
                <w:bCs/>
                <w:sz w:val="17"/>
                <w:szCs w:val="17"/>
              </w:rPr>
              <w:t>163</w:t>
            </w:r>
            <w:r w:rsidRPr="00832A5F">
              <w:rPr>
                <w:rFonts w:ascii="Times" w:hAnsi="Times" w:cs="Times"/>
                <w:sz w:val="17"/>
                <w:szCs w:val="17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2A7990FC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Antibacterial</w:t>
            </w:r>
          </w:p>
        </w:tc>
        <w:tc>
          <w:tcPr>
            <w:tcW w:w="1975" w:type="dxa"/>
            <w:tcBorders>
              <w:top w:val="single" w:sz="4" w:space="0" w:color="auto"/>
              <w:bottom w:val="nil"/>
            </w:tcBorders>
          </w:tcPr>
          <w:p w14:paraId="14BBE3F3" w14:textId="77777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/B. cereus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072490EF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2790" w:type="dxa"/>
            <w:tcBorders>
              <w:top w:val="single" w:sz="4" w:space="0" w:color="auto"/>
              <w:bottom w:val="nil"/>
            </w:tcBorders>
          </w:tcPr>
          <w:p w14:paraId="20D8E862" w14:textId="77777777" w:rsidR="00621FB2" w:rsidRPr="00832A5F" w:rsidRDefault="00621FB2" w:rsidP="00621FB2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2.0 μg/mL (MIC)</w:t>
            </w:r>
          </w:p>
        </w:tc>
        <w:tc>
          <w:tcPr>
            <w:tcW w:w="1980" w:type="dxa"/>
            <w:tcBorders>
              <w:top w:val="single" w:sz="4" w:space="0" w:color="auto"/>
              <w:bottom w:val="nil"/>
            </w:tcBorders>
          </w:tcPr>
          <w:p w14:paraId="3C57BCFC" w14:textId="01B4DB6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  <w:tr w:rsidR="00AA754F" w:rsidRPr="00832A5F" w14:paraId="04D59D0E" w14:textId="77777777" w:rsidTr="00D3535A">
        <w:tc>
          <w:tcPr>
            <w:tcW w:w="1800" w:type="dxa"/>
            <w:tcBorders>
              <w:top w:val="nil"/>
              <w:bottom w:val="single" w:sz="4" w:space="0" w:color="auto"/>
            </w:tcBorders>
          </w:tcPr>
          <w:p w14:paraId="6BA07F71" w14:textId="77777777" w:rsidR="007B6D28" w:rsidRPr="00832A5F" w:rsidRDefault="007B6D28" w:rsidP="00836544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</w:tcPr>
          <w:p w14:paraId="07461375" w14:textId="77777777" w:rsidR="007B6D28" w:rsidRPr="00832A5F" w:rsidRDefault="007B6D28" w:rsidP="00836544">
            <w:pPr>
              <w:rPr>
                <w:rFonts w:ascii="Times" w:hAnsi="Times" w:cs="Times"/>
                <w:sz w:val="17"/>
                <w:szCs w:val="17"/>
              </w:rPr>
            </w:pPr>
          </w:p>
        </w:tc>
        <w:tc>
          <w:tcPr>
            <w:tcW w:w="1975" w:type="dxa"/>
            <w:tcBorders>
              <w:top w:val="nil"/>
              <w:bottom w:val="single" w:sz="4" w:space="0" w:color="auto"/>
            </w:tcBorders>
          </w:tcPr>
          <w:p w14:paraId="2665174B" w14:textId="77777777" w:rsidR="007B6D28" w:rsidRPr="00832A5F" w:rsidRDefault="007B6D28" w:rsidP="00836544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Broth microdilution/</w:t>
            </w:r>
            <w:r w:rsidRPr="00832A5F">
              <w:rPr>
                <w:rFonts w:ascii="Times" w:hAnsi="Times" w:cs="Times"/>
                <w:i/>
                <w:iCs/>
                <w:sz w:val="17"/>
                <w:szCs w:val="17"/>
              </w:rPr>
              <w:t>S. aureus</w:t>
            </w:r>
          </w:p>
        </w:tc>
        <w:tc>
          <w:tcPr>
            <w:tcW w:w="1890" w:type="dxa"/>
            <w:tcBorders>
              <w:top w:val="nil"/>
              <w:bottom w:val="single" w:sz="4" w:space="0" w:color="auto"/>
            </w:tcBorders>
          </w:tcPr>
          <w:p w14:paraId="0F3B5D09" w14:textId="77777777" w:rsidR="007B6D28" w:rsidRPr="00832A5F" w:rsidRDefault="007B6D28" w:rsidP="00836544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1.56 μg/mL (MIC)</w:t>
            </w:r>
          </w:p>
        </w:tc>
        <w:tc>
          <w:tcPr>
            <w:tcW w:w="2790" w:type="dxa"/>
            <w:tcBorders>
              <w:top w:val="nil"/>
              <w:bottom w:val="single" w:sz="4" w:space="0" w:color="auto"/>
            </w:tcBorders>
          </w:tcPr>
          <w:p w14:paraId="736CCC00" w14:textId="77777777" w:rsidR="007B6D28" w:rsidRPr="00832A5F" w:rsidRDefault="007B6D28" w:rsidP="00836544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t>Vancomycin 1.0 μg/mL (MIC)</w:t>
            </w:r>
          </w:p>
        </w:tc>
        <w:tc>
          <w:tcPr>
            <w:tcW w:w="1980" w:type="dxa"/>
            <w:tcBorders>
              <w:top w:val="nil"/>
              <w:bottom w:val="single" w:sz="4" w:space="0" w:color="auto"/>
            </w:tcBorders>
          </w:tcPr>
          <w:p w14:paraId="2FDB22DF" w14:textId="4E2703D9" w:rsidR="007B6D28" w:rsidRPr="00832A5F" w:rsidRDefault="007B6D28" w:rsidP="00836544">
            <w:pPr>
              <w:rPr>
                <w:rFonts w:ascii="Times" w:hAnsi="Times" w:cs="Times"/>
                <w:sz w:val="17"/>
                <w:szCs w:val="17"/>
              </w:rPr>
            </w:pPr>
            <w:r w:rsidRPr="00832A5F">
              <w:rPr>
                <w:rFonts w:ascii="Times" w:hAnsi="Times" w:cs="Times"/>
                <w:sz w:val="17"/>
                <w:szCs w:val="17"/>
              </w:rPr>
              <w:fldChar w:fldCharType="begin"/>
            </w:r>
            <w:r w:rsidRPr="00832A5F">
              <w:rPr>
                <w:rFonts w:ascii="Times" w:hAnsi="Times" w:cs="Times"/>
                <w:sz w:val="17"/>
                <w:szCs w:val="17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7"/>
                <w:szCs w:val="17"/>
              </w:rPr>
              <w:t>(Sadorn et al., 2022)</w:t>
            </w:r>
            <w:r w:rsidRPr="00832A5F">
              <w:rPr>
                <w:rFonts w:ascii="Times" w:hAnsi="Times" w:cs="Times"/>
                <w:sz w:val="17"/>
                <w:szCs w:val="17"/>
              </w:rPr>
              <w:fldChar w:fldCharType="end"/>
            </w:r>
          </w:p>
        </w:tc>
      </w:tr>
    </w:tbl>
    <w:p w14:paraId="416AD036" w14:textId="77777777" w:rsidR="00C94057" w:rsidRPr="00832A5F" w:rsidRDefault="00C94057" w:rsidP="007B6D28">
      <w:pPr>
        <w:rPr>
          <w:rFonts w:ascii="Times" w:hAnsi="Times" w:cs="Times"/>
          <w:sz w:val="18"/>
          <w:szCs w:val="18"/>
        </w:rPr>
      </w:pPr>
    </w:p>
    <w:p w14:paraId="7D17485C" w14:textId="77777777" w:rsidR="009F5043" w:rsidRPr="00832A5F" w:rsidRDefault="009F5043" w:rsidP="00FD7A81">
      <w:pPr>
        <w:rPr>
          <w:rFonts w:ascii="Times" w:hAnsi="Times" w:cs="Times"/>
          <w:sz w:val="18"/>
          <w:szCs w:val="18"/>
        </w:rPr>
        <w:sectPr w:rsidR="009F5043" w:rsidRPr="00832A5F" w:rsidSect="00832A5F">
          <w:pgSz w:w="12240" w:h="15840"/>
          <w:pgMar w:top="1440" w:right="1800" w:bottom="1440" w:left="806" w:header="720" w:footer="720" w:gutter="0"/>
          <w:cols w:space="720"/>
          <w:docGrid w:linePitch="360"/>
        </w:sectPr>
      </w:pPr>
    </w:p>
    <w:p w14:paraId="0B7CA8E6" w14:textId="4863634F" w:rsidR="00032A3D" w:rsidRPr="00832A5F" w:rsidRDefault="00032A3D" w:rsidP="00470E9A">
      <w:pPr>
        <w:pBdr>
          <w:top w:val="nil"/>
          <w:left w:val="nil"/>
          <w:bottom w:val="nil"/>
          <w:right w:val="nil"/>
          <w:between w:val="nil"/>
        </w:pBdr>
        <w:spacing w:before="120" w:after="0" w:line="228" w:lineRule="auto"/>
        <w:jc w:val="both"/>
        <w:rPr>
          <w:rFonts w:ascii="Times" w:hAnsi="Times" w:cs="Times"/>
          <w:sz w:val="24"/>
          <w:szCs w:val="24"/>
        </w:rPr>
      </w:pPr>
      <w:bookmarkStart w:id="19" w:name="_Hlk126343496"/>
      <w:bookmarkStart w:id="20" w:name="_Hlk124796649"/>
      <w:r w:rsidRPr="00832A5F">
        <w:rPr>
          <w:rFonts w:ascii="Times" w:hAnsi="Times" w:cs="Times"/>
          <w:b/>
          <w:bCs/>
          <w:sz w:val="24"/>
          <w:szCs w:val="24"/>
        </w:rPr>
        <w:lastRenderedPageBreak/>
        <w:t xml:space="preserve">Table </w:t>
      </w:r>
      <w:r w:rsidR="00D3535A" w:rsidRPr="00832A5F">
        <w:rPr>
          <w:rFonts w:ascii="Times" w:hAnsi="Times" w:cs="Times"/>
          <w:b/>
          <w:bCs/>
          <w:sz w:val="24"/>
          <w:szCs w:val="24"/>
        </w:rPr>
        <w:t>S</w:t>
      </w:r>
      <w:r w:rsidRPr="00832A5F">
        <w:rPr>
          <w:rFonts w:ascii="Times" w:hAnsi="Times" w:cs="Times"/>
          <w:b/>
          <w:bCs/>
          <w:sz w:val="24"/>
          <w:szCs w:val="24"/>
        </w:rPr>
        <w:t xml:space="preserve">3. </w:t>
      </w:r>
      <w:r w:rsidR="009916DE" w:rsidRPr="00832A5F">
        <w:rPr>
          <w:rFonts w:ascii="Times" w:hAnsi="Times" w:cs="Times"/>
          <w:sz w:val="24"/>
          <w:szCs w:val="24"/>
        </w:rPr>
        <w:t xml:space="preserve">Reported </w:t>
      </w:r>
      <w:r w:rsidR="009916DE" w:rsidRPr="00832A5F">
        <w:rPr>
          <w:rFonts w:ascii="Times" w:eastAsia="Times New Roman" w:hAnsi="Times" w:cs="Times"/>
          <w:sz w:val="24"/>
          <w:szCs w:val="24"/>
        </w:rPr>
        <w:t>a</w:t>
      </w:r>
      <w:r w:rsidRPr="00832A5F">
        <w:rPr>
          <w:rFonts w:ascii="Times" w:eastAsia="Times New Roman" w:hAnsi="Times" w:cs="Times"/>
          <w:sz w:val="24"/>
          <w:szCs w:val="24"/>
        </w:rPr>
        <w:t>ntimalarial</w:t>
      </w:r>
      <w:r w:rsidRPr="00832A5F">
        <w:rPr>
          <w:rFonts w:ascii="Times" w:hAnsi="Times" w:cs="Times"/>
          <w:sz w:val="24"/>
          <w:szCs w:val="24"/>
        </w:rPr>
        <w:t xml:space="preserve"> and antituberculosis activities </w:t>
      </w:r>
      <w:r w:rsidR="009916DE" w:rsidRPr="00832A5F">
        <w:rPr>
          <w:rFonts w:ascii="Times" w:hAnsi="Times" w:cs="Times"/>
          <w:sz w:val="24"/>
          <w:szCs w:val="24"/>
        </w:rPr>
        <w:t xml:space="preserve">results </w:t>
      </w:r>
      <w:r w:rsidRPr="00832A5F">
        <w:rPr>
          <w:rFonts w:ascii="Times" w:hAnsi="Times" w:cs="Times"/>
          <w:sz w:val="24"/>
          <w:szCs w:val="24"/>
        </w:rPr>
        <w:t xml:space="preserve">of </w:t>
      </w:r>
      <w:r w:rsidR="009916DE" w:rsidRPr="00832A5F">
        <w:rPr>
          <w:rFonts w:ascii="Times" w:hAnsi="Times" w:cs="Times"/>
          <w:sz w:val="24"/>
          <w:szCs w:val="24"/>
        </w:rPr>
        <w:t xml:space="preserve">naturally occurring </w:t>
      </w:r>
      <w:r w:rsidRPr="00832A5F">
        <w:rPr>
          <w:rFonts w:ascii="Times" w:hAnsi="Times" w:cs="Times"/>
          <w:sz w:val="24"/>
          <w:szCs w:val="24"/>
        </w:rPr>
        <w:t>depsidones.</w:t>
      </w:r>
    </w:p>
    <w:tbl>
      <w:tblPr>
        <w:tblStyle w:val="TableGrid"/>
        <w:tblW w:w="9900" w:type="dxa"/>
        <w:jc w:val="righ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0"/>
        <w:gridCol w:w="2340"/>
        <w:gridCol w:w="1620"/>
        <w:gridCol w:w="2340"/>
        <w:gridCol w:w="1530"/>
      </w:tblGrid>
      <w:tr w:rsidR="00832A5F" w:rsidRPr="00832A5F" w14:paraId="7091E23A" w14:textId="77777777" w:rsidTr="005A50A4">
        <w:trPr>
          <w:trHeight w:val="298"/>
          <w:jc w:val="right"/>
        </w:trPr>
        <w:tc>
          <w:tcPr>
            <w:tcW w:w="2070" w:type="dxa"/>
            <w:vMerge w:val="restart"/>
          </w:tcPr>
          <w:bookmarkEnd w:id="19"/>
          <w:p w14:paraId="48682ACA" w14:textId="77777777" w:rsidR="00032A3D" w:rsidRPr="00832A5F" w:rsidRDefault="00032A3D" w:rsidP="009916DE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Compound name</w:t>
            </w:r>
          </w:p>
        </w:tc>
        <w:tc>
          <w:tcPr>
            <w:tcW w:w="2340" w:type="dxa"/>
            <w:vMerge w:val="restart"/>
          </w:tcPr>
          <w:p w14:paraId="5F3E70CC" w14:textId="0D7BC821" w:rsidR="00032A3D" w:rsidRPr="00832A5F" w:rsidRDefault="009916DE" w:rsidP="00032A3D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Microorganism/</w:t>
            </w:r>
            <w:r w:rsidR="00032A3D"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Assay</w:t>
            </w:r>
          </w:p>
        </w:tc>
        <w:tc>
          <w:tcPr>
            <w:tcW w:w="3960" w:type="dxa"/>
            <w:gridSpan w:val="2"/>
            <w:tcBorders>
              <w:bottom w:val="single" w:sz="4" w:space="0" w:color="auto"/>
            </w:tcBorders>
          </w:tcPr>
          <w:p w14:paraId="797A2277" w14:textId="77777777" w:rsidR="00032A3D" w:rsidRPr="00832A5F" w:rsidRDefault="00032A3D" w:rsidP="001A3D3E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Biological Results</w:t>
            </w:r>
          </w:p>
        </w:tc>
        <w:tc>
          <w:tcPr>
            <w:tcW w:w="1530" w:type="dxa"/>
            <w:vMerge w:val="restart"/>
          </w:tcPr>
          <w:p w14:paraId="5D891FB2" w14:textId="77777777" w:rsidR="00032A3D" w:rsidRPr="00832A5F" w:rsidRDefault="00032A3D" w:rsidP="00032A3D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Ref.</w:t>
            </w:r>
          </w:p>
        </w:tc>
      </w:tr>
      <w:tr w:rsidR="00832A5F" w:rsidRPr="00832A5F" w14:paraId="428D38D0" w14:textId="77777777" w:rsidTr="005A50A4">
        <w:trPr>
          <w:trHeight w:val="203"/>
          <w:jc w:val="right"/>
        </w:trPr>
        <w:tc>
          <w:tcPr>
            <w:tcW w:w="2070" w:type="dxa"/>
            <w:vMerge/>
            <w:tcBorders>
              <w:bottom w:val="single" w:sz="4" w:space="0" w:color="auto"/>
            </w:tcBorders>
          </w:tcPr>
          <w:p w14:paraId="27A0C0DC" w14:textId="77777777" w:rsidR="00032A3D" w:rsidRPr="00832A5F" w:rsidRDefault="00032A3D" w:rsidP="001A3D3E">
            <w:pPr>
              <w:jc w:val="center"/>
              <w:rPr>
                <w:rFonts w:ascii="Times" w:hAnsi="Times" w:cs="Times"/>
                <w:b/>
                <w:bCs/>
                <w:sz w:val="18"/>
                <w:szCs w:val="18"/>
              </w:rPr>
            </w:pPr>
          </w:p>
        </w:tc>
        <w:tc>
          <w:tcPr>
            <w:tcW w:w="2340" w:type="dxa"/>
            <w:vMerge/>
            <w:tcBorders>
              <w:bottom w:val="single" w:sz="4" w:space="0" w:color="auto"/>
            </w:tcBorders>
          </w:tcPr>
          <w:p w14:paraId="5D138014" w14:textId="77777777" w:rsidR="00032A3D" w:rsidRPr="00832A5F" w:rsidRDefault="00032A3D" w:rsidP="001A3D3E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0255608" w14:textId="77777777" w:rsidR="00032A3D" w:rsidRPr="00832A5F" w:rsidRDefault="00032A3D" w:rsidP="009916DE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Compound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436257C8" w14:textId="77777777" w:rsidR="00032A3D" w:rsidRPr="00832A5F" w:rsidRDefault="00032A3D" w:rsidP="009916DE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Positive Control</w:t>
            </w:r>
          </w:p>
        </w:tc>
        <w:tc>
          <w:tcPr>
            <w:tcW w:w="1530" w:type="dxa"/>
            <w:vMerge/>
            <w:tcBorders>
              <w:bottom w:val="single" w:sz="4" w:space="0" w:color="auto"/>
            </w:tcBorders>
          </w:tcPr>
          <w:p w14:paraId="2ECE7C8F" w14:textId="77777777" w:rsidR="00032A3D" w:rsidRPr="00832A5F" w:rsidRDefault="00032A3D" w:rsidP="001A3D3E">
            <w:pPr>
              <w:jc w:val="center"/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</w:p>
        </w:tc>
      </w:tr>
      <w:tr w:rsidR="00832A5F" w:rsidRPr="00832A5F" w14:paraId="6A7AFF3C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3EC96C9D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0588FD6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092E58C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9.0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4E7D1FC6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3138C8C5" w14:textId="22C79A86" w:rsidR="00032A3D" w:rsidRPr="00832A5F" w:rsidRDefault="00032A3D" w:rsidP="001A3D3E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90D7091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0B9EA08E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F820F72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B977A88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2.2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1D447F63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7D7B37B" w14:textId="65999C41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2FB9A9D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73A44051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7F4454DD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B78A2C9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6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E09E6A3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3CE1F187" w14:textId="5EC987B5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97AB3CC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49675951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1CDA61ED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 xml:space="preserve">Mycobacterium tuberculosis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H37Ra/GFPM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0EB915A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5.0 μg/mL (MIC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6833CB69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Isoniazid 0.05 μg/mL (MIC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60F714F" w14:textId="57E0B1BB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F816A4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3350799E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31567A71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DA404EF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9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785E3464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510CCBED" w14:textId="7DADDD25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0B65D51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32897FB9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FF5B6A5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06CBAFE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8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164EA76D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6279AB88" w14:textId="203AB82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A3A61A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1F26CF42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2EE9E0EF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D66EF03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50EC3D26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1F2CCB3" w14:textId="2505B99E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6BFBE43" w14:textId="77777777" w:rsidTr="005A50A4">
        <w:trPr>
          <w:trHeight w:val="287"/>
          <w:jc w:val="right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6327FA53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0FBB3BEA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 xml:space="preserve">Mycobacterium tuberculosis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H37Ra/GFPMA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1CF639DB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5.0 μg/mL (MIC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14:paraId="2D1642BA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Isoniazid 0.05 μg/mL (MIC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A0AADF0" w14:textId="3519661A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AA754F" w:rsidRPr="00832A5F" w14:paraId="34C5B049" w14:textId="77777777" w:rsidTr="005A50A4">
        <w:trPr>
          <w:jc w:val="right"/>
        </w:trPr>
        <w:tc>
          <w:tcPr>
            <w:tcW w:w="2070" w:type="dxa"/>
            <w:tcBorders>
              <w:top w:val="single" w:sz="4" w:space="0" w:color="auto"/>
            </w:tcBorders>
          </w:tcPr>
          <w:p w14:paraId="54F2BD4C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7F54E5D8" w14:textId="77777777" w:rsidR="00032A3D" w:rsidRPr="00832A5F" w:rsidRDefault="00032A3D" w:rsidP="001A3D3E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  <w:t>Plasmodium falciparum/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icroculture radioisotope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77029C7B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.2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14:paraId="3A3A1531" w14:textId="77777777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hloroquine 0.5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14BD20A" w14:textId="75173A19" w:rsidR="00032A3D" w:rsidRPr="00832A5F" w:rsidRDefault="00032A3D" w:rsidP="001A3D3E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2138f086cff0fb82927 Sadorn,Karoo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18"/>
                <w:szCs w:val="18"/>
              </w:rPr>
              <w:t>(Sadorn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bookmarkEnd w:id="20"/>
    </w:tbl>
    <w:p w14:paraId="698FF595" w14:textId="77777777" w:rsidR="00470E9A" w:rsidRPr="00832A5F" w:rsidRDefault="00470E9A" w:rsidP="00470E9A">
      <w:pPr>
        <w:spacing w:before="120"/>
        <w:rPr>
          <w:rFonts w:ascii="Times" w:hAnsi="Times" w:cs="Times"/>
          <w:b/>
          <w:bCs/>
          <w:sz w:val="24"/>
          <w:szCs w:val="24"/>
        </w:rPr>
      </w:pPr>
    </w:p>
    <w:p w14:paraId="27D14C43" w14:textId="77777777" w:rsidR="00470E9A" w:rsidRPr="00832A5F" w:rsidRDefault="00470E9A">
      <w:pPr>
        <w:rPr>
          <w:rFonts w:ascii="Times" w:hAnsi="Times" w:cs="Times"/>
          <w:b/>
          <w:bCs/>
          <w:sz w:val="24"/>
          <w:szCs w:val="24"/>
        </w:rPr>
      </w:pPr>
      <w:r w:rsidRPr="00832A5F">
        <w:rPr>
          <w:rFonts w:ascii="Times" w:hAnsi="Times" w:cs="Times"/>
          <w:b/>
          <w:bCs/>
          <w:sz w:val="24"/>
          <w:szCs w:val="24"/>
        </w:rPr>
        <w:br w:type="page"/>
      </w:r>
    </w:p>
    <w:p w14:paraId="18A3D452" w14:textId="3B606191" w:rsidR="009916DE" w:rsidRPr="00832A5F" w:rsidRDefault="00C43890" w:rsidP="00470E9A">
      <w:pPr>
        <w:spacing w:before="120"/>
        <w:rPr>
          <w:rFonts w:ascii="Times" w:hAnsi="Times" w:cs="Times"/>
          <w:sz w:val="24"/>
          <w:szCs w:val="24"/>
        </w:rPr>
      </w:pPr>
      <w:bookmarkStart w:id="21" w:name="_Hlk126343482"/>
      <w:r w:rsidRPr="00832A5F">
        <w:rPr>
          <w:rFonts w:ascii="Times" w:hAnsi="Times" w:cs="Times"/>
          <w:b/>
          <w:bCs/>
          <w:sz w:val="24"/>
          <w:szCs w:val="24"/>
        </w:rPr>
        <w:lastRenderedPageBreak/>
        <w:t xml:space="preserve">Table </w:t>
      </w:r>
      <w:r w:rsidR="001F679E" w:rsidRPr="00832A5F">
        <w:rPr>
          <w:rFonts w:ascii="Times" w:hAnsi="Times" w:cs="Times"/>
          <w:b/>
          <w:bCs/>
          <w:sz w:val="24"/>
          <w:szCs w:val="24"/>
        </w:rPr>
        <w:t>S</w:t>
      </w:r>
      <w:r w:rsidR="00DE0F51" w:rsidRPr="00832A5F">
        <w:rPr>
          <w:rFonts w:ascii="Times" w:hAnsi="Times" w:cs="Times"/>
          <w:b/>
          <w:bCs/>
          <w:sz w:val="24"/>
          <w:szCs w:val="24"/>
        </w:rPr>
        <w:t>4</w:t>
      </w:r>
      <w:r w:rsidRPr="00832A5F">
        <w:rPr>
          <w:rFonts w:ascii="Times" w:hAnsi="Times" w:cs="Times"/>
          <w:b/>
          <w:bCs/>
          <w:sz w:val="24"/>
          <w:szCs w:val="24"/>
        </w:rPr>
        <w:t xml:space="preserve">. </w:t>
      </w:r>
      <w:r w:rsidR="0050513B" w:rsidRPr="00832A5F">
        <w:rPr>
          <w:rFonts w:ascii="Times" w:hAnsi="Times" w:cs="Times"/>
          <w:sz w:val="24"/>
          <w:szCs w:val="24"/>
        </w:rPr>
        <w:t>Reported c</w:t>
      </w:r>
      <w:r w:rsidRPr="00832A5F">
        <w:rPr>
          <w:rFonts w:ascii="Times" w:hAnsi="Times" w:cs="Times"/>
          <w:sz w:val="24"/>
          <w:szCs w:val="24"/>
        </w:rPr>
        <w:t xml:space="preserve">ytotoxic activity </w:t>
      </w:r>
      <w:r w:rsidR="0050513B" w:rsidRPr="00832A5F">
        <w:rPr>
          <w:rFonts w:ascii="Times" w:hAnsi="Times" w:cs="Times"/>
          <w:sz w:val="24"/>
          <w:szCs w:val="24"/>
        </w:rPr>
        <w:t>results</w:t>
      </w:r>
      <w:r w:rsidR="0050513B" w:rsidRPr="00832A5F">
        <w:rPr>
          <w:rFonts w:ascii="Times" w:hAnsi="Times" w:cs="Times"/>
          <w:b/>
          <w:bCs/>
          <w:sz w:val="24"/>
          <w:szCs w:val="24"/>
        </w:rPr>
        <w:t xml:space="preserve"> </w:t>
      </w:r>
      <w:r w:rsidRPr="00832A5F">
        <w:rPr>
          <w:rFonts w:ascii="Times" w:hAnsi="Times" w:cs="Times"/>
          <w:sz w:val="24"/>
          <w:szCs w:val="24"/>
        </w:rPr>
        <w:t xml:space="preserve">of </w:t>
      </w:r>
      <w:r w:rsidR="009916DE" w:rsidRPr="00832A5F">
        <w:rPr>
          <w:rFonts w:ascii="Times" w:hAnsi="Times" w:cs="Times"/>
          <w:sz w:val="24"/>
          <w:szCs w:val="24"/>
        </w:rPr>
        <w:t>naturally occurring depsidones.</w:t>
      </w:r>
    </w:p>
    <w:tbl>
      <w:tblPr>
        <w:tblStyle w:val="TableGrid"/>
        <w:tblW w:w="1053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60"/>
        <w:gridCol w:w="1890"/>
        <w:gridCol w:w="1530"/>
        <w:gridCol w:w="2700"/>
        <w:gridCol w:w="2250"/>
      </w:tblGrid>
      <w:tr w:rsidR="00832A5F" w:rsidRPr="00832A5F" w14:paraId="67CD6100" w14:textId="77777777" w:rsidTr="009F5043">
        <w:trPr>
          <w:trHeight w:val="298"/>
          <w:jc w:val="center"/>
        </w:trPr>
        <w:tc>
          <w:tcPr>
            <w:tcW w:w="2160" w:type="dxa"/>
            <w:vMerge w:val="restart"/>
            <w:tcBorders>
              <w:top w:val="single" w:sz="4" w:space="0" w:color="auto"/>
            </w:tcBorders>
          </w:tcPr>
          <w:bookmarkEnd w:id="21"/>
          <w:p w14:paraId="5FBBD7D0" w14:textId="77777777" w:rsidR="00C43890" w:rsidRPr="00832A5F" w:rsidRDefault="00C43890" w:rsidP="00F637FB">
            <w:pPr>
              <w:rPr>
                <w:rFonts w:ascii="Times" w:hAnsi="Times" w:cs="Times"/>
                <w:b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Compound name</w:t>
            </w:r>
          </w:p>
        </w:tc>
        <w:tc>
          <w:tcPr>
            <w:tcW w:w="1890" w:type="dxa"/>
            <w:vMerge w:val="restart"/>
            <w:tcBorders>
              <w:top w:val="single" w:sz="4" w:space="0" w:color="auto"/>
            </w:tcBorders>
          </w:tcPr>
          <w:p w14:paraId="44533070" w14:textId="77777777" w:rsidR="00C43890" w:rsidRPr="00832A5F" w:rsidRDefault="00C43890" w:rsidP="00F637FB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Assay/ Cell Line</w:t>
            </w:r>
          </w:p>
        </w:tc>
        <w:tc>
          <w:tcPr>
            <w:tcW w:w="42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76056A" w14:textId="77777777" w:rsidR="00C43890" w:rsidRPr="00832A5F" w:rsidRDefault="00C43890" w:rsidP="00F637FB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Biological Results</w:t>
            </w:r>
          </w:p>
        </w:tc>
        <w:tc>
          <w:tcPr>
            <w:tcW w:w="2250" w:type="dxa"/>
            <w:vMerge w:val="restart"/>
            <w:tcBorders>
              <w:top w:val="single" w:sz="4" w:space="0" w:color="auto"/>
            </w:tcBorders>
          </w:tcPr>
          <w:p w14:paraId="38BA8D59" w14:textId="77777777" w:rsidR="00C43890" w:rsidRPr="00832A5F" w:rsidRDefault="00C43890" w:rsidP="00FD7A81">
            <w:pPr>
              <w:ind w:right="-290"/>
              <w:jc w:val="center"/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Ref.</w:t>
            </w:r>
          </w:p>
        </w:tc>
      </w:tr>
      <w:tr w:rsidR="00832A5F" w:rsidRPr="00832A5F" w14:paraId="005C3CB6" w14:textId="77777777" w:rsidTr="009F5043">
        <w:trPr>
          <w:trHeight w:val="203"/>
          <w:jc w:val="center"/>
        </w:trPr>
        <w:tc>
          <w:tcPr>
            <w:tcW w:w="2160" w:type="dxa"/>
            <w:vMerge/>
            <w:tcBorders>
              <w:bottom w:val="single" w:sz="4" w:space="0" w:color="auto"/>
            </w:tcBorders>
          </w:tcPr>
          <w:p w14:paraId="4D0F3CC1" w14:textId="77777777" w:rsidR="00C43890" w:rsidRPr="00832A5F" w:rsidRDefault="00C43890" w:rsidP="00F637FB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vMerge/>
            <w:tcBorders>
              <w:bottom w:val="single" w:sz="4" w:space="0" w:color="auto"/>
            </w:tcBorders>
          </w:tcPr>
          <w:p w14:paraId="5C9A8656" w14:textId="77777777" w:rsidR="00C43890" w:rsidRPr="00832A5F" w:rsidRDefault="00C43890" w:rsidP="00F637FB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F20835C" w14:textId="77777777" w:rsidR="00C43890" w:rsidRPr="00832A5F" w:rsidRDefault="00C43890" w:rsidP="00F637FB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Compound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0D5C2C67" w14:textId="77777777" w:rsidR="00C43890" w:rsidRPr="00832A5F" w:rsidRDefault="00C43890" w:rsidP="00F637FB">
            <w:pPr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  <w:t>Positive Control</w:t>
            </w:r>
          </w:p>
        </w:tc>
        <w:tc>
          <w:tcPr>
            <w:tcW w:w="2250" w:type="dxa"/>
            <w:vMerge/>
            <w:tcBorders>
              <w:bottom w:val="single" w:sz="4" w:space="0" w:color="auto"/>
            </w:tcBorders>
          </w:tcPr>
          <w:p w14:paraId="242025F0" w14:textId="77777777" w:rsidR="00C43890" w:rsidRPr="00832A5F" w:rsidRDefault="00C43890" w:rsidP="0089289D">
            <w:pPr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18"/>
                <w:szCs w:val="18"/>
              </w:rPr>
            </w:pPr>
          </w:p>
        </w:tc>
      </w:tr>
      <w:tr w:rsidR="00832A5F" w:rsidRPr="00832A5F" w14:paraId="629906E4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D91C1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H-Dibenzo[b,e][1,4]dioxepin-11-one,3,8-dihydroxy-4-(methoxymethyl)-1,6-dimethy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BB531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L5178Y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12ACD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2223336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Kahalalide F 4.3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3B771623" w14:textId="6CF23FEA" w:rsidR="00621FB2" w:rsidRPr="00832A5F" w:rsidRDefault="00621FB2" w:rsidP="00621FB2">
            <w:pPr>
              <w:rPr>
                <w:rStyle w:val="fontstyle01"/>
                <w:rFonts w:ascii="Times" w:hAnsi="Times" w:cs="Times"/>
                <w:b/>
                <w:bCs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f48f0820a90e0a428f Umeokoli,BlessingO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Umeokoli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2EEBBD6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23AA52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urdep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2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5823A5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BEL7402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A8621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9.8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36D306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1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58AD7F05" w14:textId="248AE1E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08d8f08d78eb73b878f An,Fa-Liang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An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1E6E131B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6BA8AC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40E027FC" w14:textId="5B6ACEC2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BEL7402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726AB8C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.4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03406A8A" w14:textId="133DB43E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163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5943F07F" w14:textId="7F0A2CE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08d8f08d78eb73b878f An,Fa-Liang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An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2E35B875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7FDFAA8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  <w:rtl/>
              </w:rPr>
              <w:t>9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429EE8D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KB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55695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7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45A03E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0.07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F88CD38" w14:textId="446A1BD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FB3DE77" w14:textId="77777777" w:rsidTr="009F5043">
        <w:trPr>
          <w:jc w:val="center"/>
        </w:trPr>
        <w:tc>
          <w:tcPr>
            <w:tcW w:w="2160" w:type="dxa"/>
          </w:tcPr>
          <w:p w14:paraId="5DF2358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FFD1BE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pG2</w:t>
            </w:r>
          </w:p>
        </w:tc>
        <w:tc>
          <w:tcPr>
            <w:tcW w:w="1530" w:type="dxa"/>
          </w:tcPr>
          <w:p w14:paraId="1C24DA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1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CF1125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.8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75980ED" w14:textId="35BA293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3F7F5C3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526A30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4EE4E38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DFA42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2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44DDF3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.4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11C8808A" w14:textId="41CC32B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130BA09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6A9C2C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G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  <w:rtl/>
              </w:rPr>
              <w:t>9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046620F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pG2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D0ACA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9.64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1FB91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amptothecin 3.6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B02B043" w14:textId="51C198F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13E46FC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655D9E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5397377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L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B36F6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97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368E9CB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amptothecin 6.3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181F3B9A" w14:textId="0B167F2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BFE9F3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4D35E2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H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  <w:rtl/>
              </w:rPr>
              <w:t>9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27386D8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pG2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3ACDF3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83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0A15E9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amptothecin 3.6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05B0B296" w14:textId="79187D7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05BC0D2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6B7EF7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I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  <w:rtl/>
              </w:rPr>
              <w:t>9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0F27C5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L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199642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1.35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24A530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amptothecin 6.3 μg/mL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70463492" w14:textId="3B93167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2fd8f08434b45813157 Ouyang,Jinkui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Ou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F12029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6B0114D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ollicellin X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  <w:rtl/>
              </w:rPr>
              <w:t>11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2388C90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KB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19409F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9.8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3750654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0.07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24A7FB5" w14:textId="14D1254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F14761" w14:textId="77777777" w:rsidTr="009F5043">
        <w:trPr>
          <w:jc w:val="center"/>
        </w:trPr>
        <w:tc>
          <w:tcPr>
            <w:tcW w:w="2160" w:type="dxa"/>
          </w:tcPr>
          <w:p w14:paraId="10FA51C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E1FB02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epG2</w:t>
            </w:r>
          </w:p>
        </w:tc>
        <w:tc>
          <w:tcPr>
            <w:tcW w:w="1530" w:type="dxa"/>
          </w:tcPr>
          <w:p w14:paraId="50B5D43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1.6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A9AE1D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.8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2D63D0F" w14:textId="3690C78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7755AB6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664C59C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A1C5BB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4CF664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.6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237D3BF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.4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1673118F" w14:textId="6B44381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81d98f086cff0fb830cb Promgool,Trinop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romgool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9EC5A3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4C25E80F" w14:textId="7CD9E6F3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 xml:space="preserve">Auranticin A 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>112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65446F8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La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0D774C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34D1293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57267892" w14:textId="3329FD8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1AA1953" w14:textId="77777777" w:rsidTr="009F5043">
        <w:trPr>
          <w:jc w:val="center"/>
        </w:trPr>
        <w:tc>
          <w:tcPr>
            <w:tcW w:w="2160" w:type="dxa"/>
          </w:tcPr>
          <w:p w14:paraId="7B4E06B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B6545D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</w:tcPr>
          <w:p w14:paraId="773455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3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DD1D1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55ED1F9" w14:textId="6CF06FC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9F19211" w14:textId="77777777" w:rsidTr="009F5043">
        <w:trPr>
          <w:jc w:val="center"/>
        </w:trPr>
        <w:tc>
          <w:tcPr>
            <w:tcW w:w="2160" w:type="dxa"/>
          </w:tcPr>
          <w:p w14:paraId="759A2CC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6B51E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pG-2</w:t>
            </w:r>
          </w:p>
        </w:tc>
        <w:tc>
          <w:tcPr>
            <w:tcW w:w="1530" w:type="dxa"/>
          </w:tcPr>
          <w:p w14:paraId="5D63911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FC24AC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9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BBC17FF" w14:textId="5EFCD43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5A6BC98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337D568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6A6DC7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L-60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107BD13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2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791506B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5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6B05481" w14:textId="2465774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883D037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089DE3F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bCs/>
                <w:sz w:val="18"/>
                <w:szCs w:val="18"/>
              </w:rPr>
              <w:t>Auranticin B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 xml:space="preserve"> 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(</w:t>
            </w:r>
            <w:r w:rsidRPr="00832A5F">
              <w:rPr>
                <w:rFonts w:ascii="Times" w:hAnsi="Times" w:cs="Times"/>
                <w:b/>
                <w:sz w:val="18"/>
                <w:szCs w:val="18"/>
              </w:rPr>
              <w:t>113</w:t>
            </w:r>
            <w:r w:rsidRPr="00832A5F">
              <w:rPr>
                <w:rFonts w:ascii="Times" w:hAnsi="Times" w:cs="Times"/>
                <w:bCs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2C4059C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PC-3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3BC0B3E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6AC1AC5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5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2FE154C" w14:textId="639DB4F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1C99422" w14:textId="77777777" w:rsidTr="009F5043">
        <w:trPr>
          <w:jc w:val="center"/>
        </w:trPr>
        <w:tc>
          <w:tcPr>
            <w:tcW w:w="2160" w:type="dxa"/>
          </w:tcPr>
          <w:p w14:paraId="43D78C05" w14:textId="77777777" w:rsidR="00621FB2" w:rsidRPr="00832A5F" w:rsidRDefault="00621FB2" w:rsidP="00621FB2">
            <w:pPr>
              <w:rPr>
                <w:rFonts w:ascii="Times" w:hAnsi="Times" w:cs="Times"/>
                <w:bCs/>
                <w:sz w:val="18"/>
                <w:szCs w:val="18"/>
              </w:rPr>
            </w:pPr>
          </w:p>
        </w:tc>
        <w:tc>
          <w:tcPr>
            <w:tcW w:w="1890" w:type="dxa"/>
          </w:tcPr>
          <w:p w14:paraId="3F2384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</w:tcPr>
          <w:p w14:paraId="50AFE5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6FD577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011B13F" w14:textId="343416D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00C2040" w14:textId="77777777" w:rsidTr="009F5043">
        <w:trPr>
          <w:jc w:val="center"/>
        </w:trPr>
        <w:tc>
          <w:tcPr>
            <w:tcW w:w="2160" w:type="dxa"/>
          </w:tcPr>
          <w:p w14:paraId="2D449274" w14:textId="77777777" w:rsidR="00621FB2" w:rsidRPr="00832A5F" w:rsidRDefault="00621FB2" w:rsidP="00621FB2">
            <w:pPr>
              <w:rPr>
                <w:rFonts w:ascii="Times" w:hAnsi="Times" w:cs="Times"/>
                <w:bCs/>
                <w:sz w:val="18"/>
                <w:szCs w:val="18"/>
              </w:rPr>
            </w:pPr>
          </w:p>
        </w:tc>
        <w:tc>
          <w:tcPr>
            <w:tcW w:w="1890" w:type="dxa"/>
          </w:tcPr>
          <w:p w14:paraId="3AB325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pG-2</w:t>
            </w:r>
          </w:p>
        </w:tc>
        <w:tc>
          <w:tcPr>
            <w:tcW w:w="1530" w:type="dxa"/>
          </w:tcPr>
          <w:p w14:paraId="05A58F8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1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B7F1A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9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61A7521" w14:textId="4D5DD96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45C2D0D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3C3DDFA3" w14:textId="77777777" w:rsidR="00621FB2" w:rsidRPr="00832A5F" w:rsidRDefault="00621FB2" w:rsidP="00621FB2">
            <w:pPr>
              <w:rPr>
                <w:rFonts w:ascii="Times" w:hAnsi="Times" w:cs="Times"/>
                <w:bCs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CB9466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L-60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5ACDF3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1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29F3C33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5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079543F1" w14:textId="246B0CD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F69EB4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5F38FD8C" w14:textId="77777777" w:rsidR="00621FB2" w:rsidRPr="00832A5F" w:rsidRDefault="00621FB2" w:rsidP="00621FB2">
            <w:pPr>
              <w:rPr>
                <w:rFonts w:ascii="Times" w:hAnsi="Times" w:cs="Times"/>
                <w:b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ilobolus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1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2863DC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PC-3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19FD79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3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2C242B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5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0297AA39" w14:textId="39D7FFE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C4F683A" w14:textId="77777777" w:rsidTr="009F5043">
        <w:trPr>
          <w:jc w:val="center"/>
        </w:trPr>
        <w:tc>
          <w:tcPr>
            <w:tcW w:w="2160" w:type="dxa"/>
          </w:tcPr>
          <w:p w14:paraId="6D73E0D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18514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</w:tcPr>
          <w:p w14:paraId="396804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6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67A82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4EA51C3" w14:textId="2E800C9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85AEFE5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7D5E50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63DCAB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pG-2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2B969A8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6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4BB33B4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9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5F52360" w14:textId="016EE88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642DDA5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3B1EBB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imantormi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BADEA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S/HCT-11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9FBFB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.11 μM (E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42FEC00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uracil 9.4 μM (E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421978FA" w14:textId="16DA37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50208f08d78eb73bb2b3 HyungKoo,M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Hyung Koo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447BA1E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2E3DE01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16CA30A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5B8C1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5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BD494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54F0A38" w14:textId="4C8E963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0C3BCE60" w14:textId="77777777" w:rsidTr="009F5043">
        <w:trPr>
          <w:jc w:val="center"/>
        </w:trPr>
        <w:tc>
          <w:tcPr>
            <w:tcW w:w="2160" w:type="dxa"/>
          </w:tcPr>
          <w:p w14:paraId="2EBBFE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D1D245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62072D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869DE9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08E400C" w14:textId="152593F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300FC34" w14:textId="77777777" w:rsidTr="009F5043">
        <w:trPr>
          <w:jc w:val="center"/>
        </w:trPr>
        <w:tc>
          <w:tcPr>
            <w:tcW w:w="2160" w:type="dxa"/>
          </w:tcPr>
          <w:p w14:paraId="6D68ED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D6568AF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666DF2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2F11BF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6C9B3BC" w14:textId="5DAAFE2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0771DC2" w14:textId="77777777" w:rsidTr="009F5043">
        <w:trPr>
          <w:jc w:val="center"/>
        </w:trPr>
        <w:tc>
          <w:tcPr>
            <w:tcW w:w="2160" w:type="dxa"/>
          </w:tcPr>
          <w:p w14:paraId="67D826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A4E391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55F007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745AFBE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17DC18D" w14:textId="03E58660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57A6D8B" w14:textId="77777777" w:rsidTr="009F5043">
        <w:trPr>
          <w:jc w:val="center"/>
        </w:trPr>
        <w:tc>
          <w:tcPr>
            <w:tcW w:w="2160" w:type="dxa"/>
          </w:tcPr>
          <w:p w14:paraId="64BD65A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0F1B12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632503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DFD53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A84D8B6" w14:textId="1760C0A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03DD1D8" w14:textId="77777777" w:rsidTr="009F5043">
        <w:trPr>
          <w:jc w:val="center"/>
        </w:trPr>
        <w:tc>
          <w:tcPr>
            <w:tcW w:w="2160" w:type="dxa"/>
          </w:tcPr>
          <w:p w14:paraId="74C96C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E629F1F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587F48B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614A5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129EB8B" w14:textId="75CCA8B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A2AF277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1EA8149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312B21A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5EB7B97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49541A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A7DE0EF" w14:textId="4770E4E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9D4C10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2CA4773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-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3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3C7DD3A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422E0F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5.0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C12AD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738F419B" w14:textId="510A076C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47DA989C" w14:textId="77777777" w:rsidTr="009F5043">
        <w:trPr>
          <w:jc w:val="center"/>
        </w:trPr>
        <w:tc>
          <w:tcPr>
            <w:tcW w:w="2160" w:type="dxa"/>
          </w:tcPr>
          <w:p w14:paraId="51FE35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049426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3585363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6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27DE3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2801CB8" w14:textId="08CB991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810612F" w14:textId="77777777" w:rsidTr="009F5043">
        <w:trPr>
          <w:jc w:val="center"/>
        </w:trPr>
        <w:tc>
          <w:tcPr>
            <w:tcW w:w="2160" w:type="dxa"/>
          </w:tcPr>
          <w:p w14:paraId="281D63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A7A376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0DAB9E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BF8873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867901C" w14:textId="05BD05E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E553F46" w14:textId="77777777" w:rsidTr="009F5043">
        <w:trPr>
          <w:jc w:val="center"/>
        </w:trPr>
        <w:tc>
          <w:tcPr>
            <w:tcW w:w="2160" w:type="dxa"/>
          </w:tcPr>
          <w:p w14:paraId="476D07D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CD28C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746BFDA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DEEAE9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78AD6053" w14:textId="3F988D7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0A3F0D2" w14:textId="77777777" w:rsidTr="009F5043">
        <w:trPr>
          <w:jc w:val="center"/>
        </w:trPr>
        <w:tc>
          <w:tcPr>
            <w:tcW w:w="2160" w:type="dxa"/>
          </w:tcPr>
          <w:p w14:paraId="1769224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75564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61EEE1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43C06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DC16DF4" w14:textId="5A77F58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104402B" w14:textId="77777777" w:rsidTr="009F5043">
        <w:trPr>
          <w:jc w:val="center"/>
        </w:trPr>
        <w:tc>
          <w:tcPr>
            <w:tcW w:w="2160" w:type="dxa"/>
          </w:tcPr>
          <w:p w14:paraId="5C5A97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A7518C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1943426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456922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830BE60" w14:textId="471434E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3100711" w14:textId="77777777" w:rsidTr="009F5043">
        <w:trPr>
          <w:jc w:val="center"/>
        </w:trPr>
        <w:tc>
          <w:tcPr>
            <w:tcW w:w="2160" w:type="dxa"/>
          </w:tcPr>
          <w:p w14:paraId="6B1E7C8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B9CF9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2013DA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4ACAC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F5FA37E" w14:textId="6D3F815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CD40B1D" w14:textId="77777777" w:rsidTr="009F5043">
        <w:trPr>
          <w:jc w:val="center"/>
        </w:trPr>
        <w:tc>
          <w:tcPr>
            <w:tcW w:w="2160" w:type="dxa"/>
          </w:tcPr>
          <w:p w14:paraId="48EBFF6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0B1DF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</w:tcPr>
          <w:p w14:paraId="62D307E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4E2A18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55A8604" w14:textId="3851387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ADC5B0E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7DBB323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181A02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4E8BE1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5.9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5FD2849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2A34E906" w14:textId="1EEF71D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, W.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1260D1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29DF3B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,7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009A8B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3E071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0.0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1477FDB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5A4CA2E7" w14:textId="62EE10D4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661F833C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611917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,1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`</w:t>
            </w:r>
            <w:r w:rsidRPr="00832A5F">
              <w:rPr>
                <w:rFonts w:ascii="Times" w:hAnsi="Times" w:cs="Times"/>
                <w:sz w:val="18"/>
                <w:szCs w:val="18"/>
              </w:rPr>
              <w:t>-Dichlor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1A9A1C3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25395D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24B735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382A5CE" w14:textId="62086DC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D18DAA5" w14:textId="77777777" w:rsidTr="009F5043">
        <w:trPr>
          <w:jc w:val="center"/>
        </w:trPr>
        <w:tc>
          <w:tcPr>
            <w:tcW w:w="2160" w:type="dxa"/>
          </w:tcPr>
          <w:p w14:paraId="61FA85D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2EE4CC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6B04FBF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942DBA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4F1034F" w14:textId="78695B0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1BC0C1D" w14:textId="77777777" w:rsidTr="009F5043">
        <w:trPr>
          <w:jc w:val="center"/>
        </w:trPr>
        <w:tc>
          <w:tcPr>
            <w:tcW w:w="2160" w:type="dxa"/>
          </w:tcPr>
          <w:p w14:paraId="7D88C9D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3B3945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1B4ED5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A4E43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77EACE7" w14:textId="7CD67B5A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EE196A3" w14:textId="77777777" w:rsidTr="009F5043">
        <w:trPr>
          <w:jc w:val="center"/>
        </w:trPr>
        <w:tc>
          <w:tcPr>
            <w:tcW w:w="2160" w:type="dxa"/>
          </w:tcPr>
          <w:p w14:paraId="2629611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C7F98A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6610774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0BD41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77F04A3" w14:textId="4B471B1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4BAE18C" w14:textId="77777777" w:rsidTr="009F5043">
        <w:trPr>
          <w:jc w:val="center"/>
        </w:trPr>
        <w:tc>
          <w:tcPr>
            <w:tcW w:w="2160" w:type="dxa"/>
          </w:tcPr>
          <w:p w14:paraId="2F5CD8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7EEBA0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3C6290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C47C9C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915646F" w14:textId="01E8054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3D3A02F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306B8EE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956F67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083ACB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529C54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5266262E" w14:textId="3D1F0AD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62EDA5A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8B4ED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-Chloro-7-brom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4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2FF55F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736E37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2.2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6653337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20EB191B" w14:textId="6AEF0390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344C0776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7E7B9B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-Bromounguinol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6711A0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A43A9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0.0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00C66BF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5727FE1A" w14:textId="6E68A40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2CEF9D8A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63C6FAE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idul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639463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4EAFBD2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7.2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46F953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65F2C154" w14:textId="3F6945A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032737B4" w14:textId="77777777" w:rsidTr="009F5043">
        <w:trPr>
          <w:jc w:val="center"/>
        </w:trPr>
        <w:tc>
          <w:tcPr>
            <w:tcW w:w="2160" w:type="dxa"/>
          </w:tcPr>
          <w:p w14:paraId="7F7B91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29510B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6BAEC23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7.3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A5EEA9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65983EF" w14:textId="44A12E65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813CB6C" w14:textId="77777777" w:rsidTr="009F5043">
        <w:trPr>
          <w:jc w:val="center"/>
        </w:trPr>
        <w:tc>
          <w:tcPr>
            <w:tcW w:w="2160" w:type="dxa"/>
          </w:tcPr>
          <w:p w14:paraId="129099A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06299E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71B6BF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7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AEEE4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9C8D158" w14:textId="767DAAA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8E7044" w14:textId="77777777" w:rsidTr="009F5043">
        <w:trPr>
          <w:jc w:val="center"/>
        </w:trPr>
        <w:tc>
          <w:tcPr>
            <w:tcW w:w="2160" w:type="dxa"/>
          </w:tcPr>
          <w:p w14:paraId="2A6FDFC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0E7A9C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726940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7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ACD65F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4CC7417" w14:textId="4E090AA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A9434A7" w14:textId="77777777" w:rsidTr="009F5043">
        <w:trPr>
          <w:jc w:val="center"/>
        </w:trPr>
        <w:tc>
          <w:tcPr>
            <w:tcW w:w="2160" w:type="dxa"/>
          </w:tcPr>
          <w:p w14:paraId="5D75DF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E13F8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2F21ACA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6.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9E946C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54D1E67" w14:textId="4BEAB33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DD150D1" w14:textId="77777777" w:rsidTr="009F5043">
        <w:trPr>
          <w:jc w:val="center"/>
        </w:trPr>
        <w:tc>
          <w:tcPr>
            <w:tcW w:w="2160" w:type="dxa"/>
          </w:tcPr>
          <w:p w14:paraId="62B4BF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B1D29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38DA467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6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8CF042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8DEFE5F" w14:textId="05E9F2D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894953F" w14:textId="77777777" w:rsidTr="009F5043">
        <w:trPr>
          <w:jc w:val="center"/>
        </w:trPr>
        <w:tc>
          <w:tcPr>
            <w:tcW w:w="2160" w:type="dxa"/>
          </w:tcPr>
          <w:p w14:paraId="32160E4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32ECE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05B01A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8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FE75B5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79A84CBB" w14:textId="7B15DBD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CB77601" w14:textId="77777777" w:rsidTr="009F5043">
        <w:trPr>
          <w:jc w:val="center"/>
        </w:trPr>
        <w:tc>
          <w:tcPr>
            <w:tcW w:w="2160" w:type="dxa"/>
          </w:tcPr>
          <w:p w14:paraId="072E80B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E0C6C0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5D99454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4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C045F0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EBDA6DF" w14:textId="10A0FBF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A1E8412" w14:textId="77777777" w:rsidTr="009F5043">
        <w:trPr>
          <w:jc w:val="center"/>
        </w:trPr>
        <w:tc>
          <w:tcPr>
            <w:tcW w:w="2160" w:type="dxa"/>
          </w:tcPr>
          <w:p w14:paraId="6536D8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4228C2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</w:tcPr>
          <w:p w14:paraId="3C66CB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4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EA5039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B8861D9" w14:textId="0AEDFED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BB82BCC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6FBD6FE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517A775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241F63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5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179058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17A4E37F" w14:textId="6755E04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1203B99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5374EE7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Nornidul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47ED8F1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7F975E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6D063D4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236A53DE" w14:textId="648A1F1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AD4D10" w14:textId="77777777" w:rsidTr="009F5043">
        <w:trPr>
          <w:jc w:val="center"/>
        </w:trPr>
        <w:tc>
          <w:tcPr>
            <w:tcW w:w="2160" w:type="dxa"/>
          </w:tcPr>
          <w:p w14:paraId="0C9B2F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86CCB7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40C5E4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9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2D348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7E7F9613" w14:textId="21D8B07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BF3F8D5" w14:textId="77777777" w:rsidTr="009F5043">
        <w:trPr>
          <w:jc w:val="center"/>
        </w:trPr>
        <w:tc>
          <w:tcPr>
            <w:tcW w:w="2160" w:type="dxa"/>
          </w:tcPr>
          <w:p w14:paraId="367260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CF8EB1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545FE84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7E5E256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7CCEFE05" w14:textId="10F7AF8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246D676" w14:textId="77777777" w:rsidTr="009F5043">
        <w:trPr>
          <w:jc w:val="center"/>
        </w:trPr>
        <w:tc>
          <w:tcPr>
            <w:tcW w:w="2160" w:type="dxa"/>
          </w:tcPr>
          <w:p w14:paraId="499DD65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7340AEA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329387E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0D17B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F6A0B78" w14:textId="0914F0F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603B9B5" w14:textId="77777777" w:rsidTr="009F5043">
        <w:trPr>
          <w:jc w:val="center"/>
        </w:trPr>
        <w:tc>
          <w:tcPr>
            <w:tcW w:w="2160" w:type="dxa"/>
          </w:tcPr>
          <w:p w14:paraId="729E148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585761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5C0FA6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F6C75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EE29890" w14:textId="036DB67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B98DA71" w14:textId="77777777" w:rsidTr="009F5043">
        <w:trPr>
          <w:jc w:val="center"/>
        </w:trPr>
        <w:tc>
          <w:tcPr>
            <w:tcW w:w="2160" w:type="dxa"/>
          </w:tcPr>
          <w:p w14:paraId="47F836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83FC1F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</w:tcPr>
          <w:p w14:paraId="6100B7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0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738438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285A1B1" w14:textId="22FD883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636DB35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4201046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3C12DE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ADE66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8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00FC0B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05DB6B3" w14:textId="735F540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6361FB5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0184279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48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45EFB3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7C8376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1.2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7702A0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3AE249CD" w14:textId="2B28B87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B3404D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356B1B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C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69013E7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FC546D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5.0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E3CC05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7BAB8FA9" w14:textId="543A62C2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2FF31E45" w14:textId="77777777" w:rsidTr="009F5043">
        <w:trPr>
          <w:jc w:val="center"/>
        </w:trPr>
        <w:tc>
          <w:tcPr>
            <w:tcW w:w="2160" w:type="dxa"/>
          </w:tcPr>
          <w:p w14:paraId="1AB6B83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EC5112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KB</w:t>
            </w:r>
          </w:p>
        </w:tc>
        <w:tc>
          <w:tcPr>
            <w:tcW w:w="1530" w:type="dxa"/>
          </w:tcPr>
          <w:p w14:paraId="192F1D5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7.2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F848FD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10.5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B8F9FD2" w14:textId="5EEB940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C37B50" w14:textId="77777777" w:rsidTr="009F5043">
        <w:trPr>
          <w:jc w:val="center"/>
        </w:trPr>
        <w:tc>
          <w:tcPr>
            <w:tcW w:w="2160" w:type="dxa"/>
          </w:tcPr>
          <w:p w14:paraId="1CDD14E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876F771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MCF-7</w:t>
            </w:r>
          </w:p>
        </w:tc>
        <w:tc>
          <w:tcPr>
            <w:tcW w:w="1530" w:type="dxa"/>
          </w:tcPr>
          <w:p w14:paraId="36FFA5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.4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88F78A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6.8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314A325" w14:textId="0E9AAB6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787CD99" w14:textId="77777777" w:rsidTr="009F5043">
        <w:trPr>
          <w:jc w:val="center"/>
        </w:trPr>
        <w:tc>
          <w:tcPr>
            <w:tcW w:w="2160" w:type="dxa"/>
          </w:tcPr>
          <w:p w14:paraId="6B5E80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37D808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20B8281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.8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3E6AF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3E9B313" w14:textId="5EAF817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F2F74BB" w14:textId="77777777" w:rsidTr="009F5043">
        <w:trPr>
          <w:jc w:val="center"/>
        </w:trPr>
        <w:tc>
          <w:tcPr>
            <w:tcW w:w="2160" w:type="dxa"/>
          </w:tcPr>
          <w:p w14:paraId="3FE73D6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52C4615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2E89520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.9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51D55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169B41C" w14:textId="0E06784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221B245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1A9E0C9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3C56C55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7DD80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2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3794F6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8BD52E3" w14:textId="2941825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, W.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702D4C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1C0D8C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D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1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7E4A4B9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034220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.7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1AD5FC8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1E45AFA6" w14:textId="51329DD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58DF7695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486AD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2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4DAAA47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6745F0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5.0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596E0AF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6DA7C939" w14:textId="1DDF526C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23E95E9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0FD51B1B" w14:textId="41EB599E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gillusidone F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3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D7DA0A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Brine Shrimp/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Artemia salina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larva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788988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8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2E4F807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Hg(NO3)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2</w:t>
            </w:r>
            <w:r w:rsidRPr="00832A5F">
              <w:rPr>
                <w:rFonts w:ascii="Times" w:hAnsi="Times" w:cs="Times"/>
                <w:sz w:val="18"/>
                <w:szCs w:val="18"/>
              </w:rPr>
              <w:t xml:space="preserve"> 77.0 μM (L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3B00AC93" w14:textId="1B69CDF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46d8f08be1cf8e23b0c Yang,Wen-Cong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Ya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A0B0615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4ADEA2D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5A1AFA9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580C217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6.6 μg/mL (MIC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646C84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23583B8" w14:textId="450FDA5E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1A679948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23F51E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sid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0D90E0C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0A0C0C8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6.6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B48A5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7CFD3F05" w14:textId="0C392D3B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9DBB28F" w14:textId="77777777" w:rsidTr="009F5043">
        <w:trPr>
          <w:jc w:val="center"/>
        </w:trPr>
        <w:tc>
          <w:tcPr>
            <w:tcW w:w="2160" w:type="dxa"/>
          </w:tcPr>
          <w:p w14:paraId="1370196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E8A56E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2C3402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2465B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01E6A2A" w14:textId="0888E530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56E8152" w14:textId="77777777" w:rsidTr="009F5043">
        <w:trPr>
          <w:jc w:val="center"/>
        </w:trPr>
        <w:tc>
          <w:tcPr>
            <w:tcW w:w="2160" w:type="dxa"/>
          </w:tcPr>
          <w:p w14:paraId="2C5E07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E647DC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6039F61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1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AA3809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D87FFD5" w14:textId="06CD111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D882974" w14:textId="77777777" w:rsidTr="009F5043">
        <w:trPr>
          <w:jc w:val="center"/>
        </w:trPr>
        <w:tc>
          <w:tcPr>
            <w:tcW w:w="2160" w:type="dxa"/>
          </w:tcPr>
          <w:p w14:paraId="3B63F2B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4624A3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49C5F8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0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ADFC1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4FD1E83" w14:textId="04168BF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7D4602E" w14:textId="77777777" w:rsidTr="009F5043">
        <w:trPr>
          <w:jc w:val="center"/>
        </w:trPr>
        <w:tc>
          <w:tcPr>
            <w:tcW w:w="2160" w:type="dxa"/>
          </w:tcPr>
          <w:p w14:paraId="6BAB4B3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57245FE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2BF3EB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793F4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21C6ED3" w14:textId="70040A9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452D50C" w14:textId="77777777" w:rsidTr="009F5043">
        <w:trPr>
          <w:jc w:val="center"/>
        </w:trPr>
        <w:tc>
          <w:tcPr>
            <w:tcW w:w="2160" w:type="dxa"/>
          </w:tcPr>
          <w:p w14:paraId="597AA2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0AB52B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578FFD5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9F6861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182DC87" w14:textId="66176C31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1EDEDB9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58C41B6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765D1E4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D5F89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9.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0526CE6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3CC9B9E9" w14:textId="2B9E811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8774D1B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3FC5900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spersidone B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6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19330A6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622CB3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FD9CC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3173F47E" w14:textId="7ACC5C9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4B6886D" w14:textId="77777777" w:rsidTr="009F5043">
        <w:trPr>
          <w:jc w:val="center"/>
        </w:trPr>
        <w:tc>
          <w:tcPr>
            <w:tcW w:w="2160" w:type="dxa"/>
          </w:tcPr>
          <w:p w14:paraId="23D5DBA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E585D2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7EFA5F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631BC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D223777" w14:textId="0D0A423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13A88C" w14:textId="77777777" w:rsidTr="009F5043">
        <w:trPr>
          <w:jc w:val="center"/>
        </w:trPr>
        <w:tc>
          <w:tcPr>
            <w:tcW w:w="2160" w:type="dxa"/>
          </w:tcPr>
          <w:p w14:paraId="299CA04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8BDA61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1E99F2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308A8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E40268C" w14:textId="5D9AF49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B43C7A6" w14:textId="77777777" w:rsidTr="009F5043">
        <w:trPr>
          <w:jc w:val="center"/>
        </w:trPr>
        <w:tc>
          <w:tcPr>
            <w:tcW w:w="2160" w:type="dxa"/>
          </w:tcPr>
          <w:p w14:paraId="2335B49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E5EB5E3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7274B0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8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1B3C6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8D76B7F" w14:textId="1CA6696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8F70AB0" w14:textId="77777777" w:rsidTr="009F5043">
        <w:trPr>
          <w:jc w:val="center"/>
        </w:trPr>
        <w:tc>
          <w:tcPr>
            <w:tcW w:w="2160" w:type="dxa"/>
          </w:tcPr>
          <w:p w14:paraId="624EF3F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9F2EBB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474A2EF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5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3F87E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F28BD67" w14:textId="3726436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29E345F4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0861B59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77F34EC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561E12E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5AC737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2798BEFA" w14:textId="51F4759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26FD632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0EFF5FE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60F1EF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3D2317A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3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650727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5743E332" w14:textId="2A513F3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11CEEF58" w14:textId="77777777" w:rsidTr="009F5043">
        <w:trPr>
          <w:jc w:val="center"/>
        </w:trPr>
        <w:tc>
          <w:tcPr>
            <w:tcW w:w="2160" w:type="dxa"/>
          </w:tcPr>
          <w:p w14:paraId="77791E9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C98872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KB</w:t>
            </w:r>
          </w:p>
        </w:tc>
        <w:tc>
          <w:tcPr>
            <w:tcW w:w="1530" w:type="dxa"/>
          </w:tcPr>
          <w:p w14:paraId="0286222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7.2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6ED958E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10.5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333B5B7" w14:textId="09F3BEE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AA72DFA" w14:textId="77777777" w:rsidTr="009F5043">
        <w:trPr>
          <w:jc w:val="center"/>
        </w:trPr>
        <w:tc>
          <w:tcPr>
            <w:tcW w:w="2160" w:type="dxa"/>
          </w:tcPr>
          <w:p w14:paraId="4AC0CFD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1F2793E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MCF-7</w:t>
            </w:r>
          </w:p>
        </w:tc>
        <w:tc>
          <w:tcPr>
            <w:tcW w:w="1530" w:type="dxa"/>
          </w:tcPr>
          <w:p w14:paraId="2E222F5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5.4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707E10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6.8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F4E51DC" w14:textId="66EFA98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64D76B1" w14:textId="77777777" w:rsidTr="009F5043">
        <w:trPr>
          <w:jc w:val="center"/>
        </w:trPr>
        <w:tc>
          <w:tcPr>
            <w:tcW w:w="2160" w:type="dxa"/>
          </w:tcPr>
          <w:p w14:paraId="2A9BAD7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15B237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106C9F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7.2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2428E3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E57B87D" w14:textId="134701A0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89D46F5" w14:textId="77777777" w:rsidTr="009F5043">
        <w:trPr>
          <w:jc w:val="center"/>
        </w:trPr>
        <w:tc>
          <w:tcPr>
            <w:tcW w:w="2160" w:type="dxa"/>
          </w:tcPr>
          <w:p w14:paraId="24CF31A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BAFB259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5E59D7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7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7A9407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731A0777" w14:textId="26161458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00DB17B" w14:textId="77777777" w:rsidTr="009F5043">
        <w:trPr>
          <w:jc w:val="center"/>
        </w:trPr>
        <w:tc>
          <w:tcPr>
            <w:tcW w:w="2160" w:type="dxa"/>
          </w:tcPr>
          <w:p w14:paraId="54B8000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1E6741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70FFBAB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DAAF9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321BAF2" w14:textId="381736CE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E594A8C" w14:textId="77777777" w:rsidTr="009F5043">
        <w:trPr>
          <w:jc w:val="center"/>
        </w:trPr>
        <w:tc>
          <w:tcPr>
            <w:tcW w:w="2160" w:type="dxa"/>
          </w:tcPr>
          <w:p w14:paraId="285E6DD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9A78B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3BAEB4A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855F4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486B1A1" w14:textId="6D9E579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79F8618" w14:textId="77777777" w:rsidTr="009F5043">
        <w:trPr>
          <w:jc w:val="center"/>
        </w:trPr>
        <w:tc>
          <w:tcPr>
            <w:tcW w:w="2160" w:type="dxa"/>
          </w:tcPr>
          <w:p w14:paraId="528DCDA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5165B2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65B2B8F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6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46E83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EA9EABF" w14:textId="6E927AF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268074E" w14:textId="77777777" w:rsidTr="009F5043">
        <w:trPr>
          <w:jc w:val="center"/>
        </w:trPr>
        <w:tc>
          <w:tcPr>
            <w:tcW w:w="2160" w:type="dxa"/>
          </w:tcPr>
          <w:p w14:paraId="0DE7FEF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82E19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3B9761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9763B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7D78723" w14:textId="04844A8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AB9BE40" w14:textId="77777777" w:rsidTr="009F5043">
        <w:trPr>
          <w:jc w:val="center"/>
        </w:trPr>
        <w:tc>
          <w:tcPr>
            <w:tcW w:w="2160" w:type="dxa"/>
          </w:tcPr>
          <w:p w14:paraId="1BED210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3185C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08A7A0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1D0B76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F18EFF0" w14:textId="622C973A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F3B72FD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22C484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682D471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2C0D8EB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1F287C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6F3F6CBD" w14:textId="63B2790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6686CA5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56B7362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7-Bromofolipastatin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5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4DA4E20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97F6C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5 μg/mL (MIC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3868A0F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20F371FB" w14:textId="50D96C56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45209CA4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5F1CD43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meguisin A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00595B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NS-1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214CC0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5 μg/mL (MIC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1880067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0.1 μg/mL (MIC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02850BC1" w14:textId="401E0FEF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begin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instrText>ADDIN RW.CITE{{doc:6387824a8f08434b4581313d Morshed,MahmudT 2018}}</w:instrTex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separate"/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(Morshed et al., 2018)</w:t>
            </w: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fldChar w:fldCharType="end"/>
            </w:r>
          </w:p>
        </w:tc>
      </w:tr>
      <w:tr w:rsidR="00832A5F" w:rsidRPr="00832A5F" w14:paraId="1816F743" w14:textId="77777777" w:rsidTr="009F5043">
        <w:trPr>
          <w:jc w:val="center"/>
        </w:trPr>
        <w:tc>
          <w:tcPr>
            <w:tcW w:w="2160" w:type="dxa"/>
          </w:tcPr>
          <w:p w14:paraId="0F261BE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408E247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KB</w:t>
            </w:r>
          </w:p>
        </w:tc>
        <w:tc>
          <w:tcPr>
            <w:tcW w:w="1530" w:type="dxa"/>
          </w:tcPr>
          <w:p w14:paraId="23DD9F9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4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83FA5D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10.5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CC90D7C" w14:textId="5C5624D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A18A30F" w14:textId="77777777" w:rsidTr="009F5043">
        <w:trPr>
          <w:jc w:val="center"/>
        </w:trPr>
        <w:tc>
          <w:tcPr>
            <w:tcW w:w="2160" w:type="dxa"/>
          </w:tcPr>
          <w:p w14:paraId="4418751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950021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MCF-7</w:t>
            </w:r>
          </w:p>
        </w:tc>
        <w:tc>
          <w:tcPr>
            <w:tcW w:w="1530" w:type="dxa"/>
          </w:tcPr>
          <w:p w14:paraId="0D6C077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0.9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046635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Doxorubicin 16.8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023D7BF" w14:textId="6FD0C80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02390B1" w14:textId="77777777" w:rsidTr="009F5043">
        <w:trPr>
          <w:jc w:val="center"/>
        </w:trPr>
        <w:tc>
          <w:tcPr>
            <w:tcW w:w="2160" w:type="dxa"/>
          </w:tcPr>
          <w:p w14:paraId="7E346D2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C4BA6C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3D4978F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5.6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46B21A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5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9C1F011" w14:textId="37960ED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3498f0808e8cab2be89 Phainuphong,Patima 2018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Phainuphong et al., 2018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9F7FBD6" w14:textId="77777777" w:rsidTr="009F5043">
        <w:trPr>
          <w:jc w:val="center"/>
        </w:trPr>
        <w:tc>
          <w:tcPr>
            <w:tcW w:w="2160" w:type="dxa"/>
          </w:tcPr>
          <w:p w14:paraId="4F72D24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02FAEBC8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MTT/Vero</w:t>
            </w:r>
          </w:p>
        </w:tc>
        <w:tc>
          <w:tcPr>
            <w:tcW w:w="1530" w:type="dxa"/>
          </w:tcPr>
          <w:p w14:paraId="6F340B4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6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AA1A8C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Ellipticine 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6D44F6D" w14:textId="12C4B377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b388f086cff0fb7fceb Saetang,Praphatsorn 2021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Saetang et al., 2021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44E70E9" w14:textId="77777777" w:rsidTr="009F5043">
        <w:trPr>
          <w:jc w:val="center"/>
        </w:trPr>
        <w:tc>
          <w:tcPr>
            <w:tcW w:w="2160" w:type="dxa"/>
          </w:tcPr>
          <w:p w14:paraId="3985288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44703FD2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ACHN</w:t>
            </w:r>
          </w:p>
        </w:tc>
        <w:tc>
          <w:tcPr>
            <w:tcW w:w="1530" w:type="dxa"/>
          </w:tcPr>
          <w:p w14:paraId="214D3C6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6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B12D81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0CF9C02F" w14:textId="1F258FC9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8D057E7" w14:textId="77777777" w:rsidTr="009F5043">
        <w:trPr>
          <w:jc w:val="center"/>
        </w:trPr>
        <w:tc>
          <w:tcPr>
            <w:tcW w:w="2160" w:type="dxa"/>
          </w:tcPr>
          <w:p w14:paraId="304E906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5107BA7B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CI-H23</w:t>
            </w:r>
          </w:p>
        </w:tc>
        <w:tc>
          <w:tcPr>
            <w:tcW w:w="1530" w:type="dxa"/>
          </w:tcPr>
          <w:p w14:paraId="3089D77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2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31B3DA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7191892" w14:textId="7F09C44B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B3BD89E" w14:textId="77777777" w:rsidTr="009F5043">
        <w:trPr>
          <w:jc w:val="center"/>
        </w:trPr>
        <w:tc>
          <w:tcPr>
            <w:tcW w:w="2160" w:type="dxa"/>
          </w:tcPr>
          <w:p w14:paraId="4BC921F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E28F3E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PC-3</w:t>
            </w:r>
          </w:p>
        </w:tc>
        <w:tc>
          <w:tcPr>
            <w:tcW w:w="1530" w:type="dxa"/>
          </w:tcPr>
          <w:p w14:paraId="042179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0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32BC28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0D374FD" w14:textId="34BC6CE1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9590ACC" w14:textId="77777777" w:rsidTr="009F5043">
        <w:trPr>
          <w:jc w:val="center"/>
        </w:trPr>
        <w:tc>
          <w:tcPr>
            <w:tcW w:w="2160" w:type="dxa"/>
          </w:tcPr>
          <w:p w14:paraId="61F1DC8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6A6B4B6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NUGC-3</w:t>
            </w:r>
          </w:p>
        </w:tc>
        <w:tc>
          <w:tcPr>
            <w:tcW w:w="1530" w:type="dxa"/>
          </w:tcPr>
          <w:p w14:paraId="146F796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3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1390D1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5D1B6A8" w14:textId="3BA9C27D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26EEC79" w14:textId="77777777" w:rsidTr="009F5043">
        <w:trPr>
          <w:jc w:val="center"/>
        </w:trPr>
        <w:tc>
          <w:tcPr>
            <w:tcW w:w="2160" w:type="dxa"/>
          </w:tcPr>
          <w:p w14:paraId="77FFFDB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32B43104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MDA-MB-231</w:t>
            </w:r>
          </w:p>
        </w:tc>
        <w:tc>
          <w:tcPr>
            <w:tcW w:w="1530" w:type="dxa"/>
          </w:tcPr>
          <w:p w14:paraId="45C925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4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0AF3D3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6DCC51E7" w14:textId="7A970B9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974D4E9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0472CAF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42E1BDA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SRB/HCT-15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9365C0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0.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6576667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Adriamycin 0.15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0A46CEB6" w14:textId="0FA40243" w:rsidR="00621FB2" w:rsidRPr="00832A5F" w:rsidRDefault="00621FB2" w:rsidP="00621FB2">
            <w:pPr>
              <w:rPr>
                <w:rStyle w:val="fontstyle01"/>
                <w:rFonts w:ascii="Times" w:hAnsi="Times" w:cs="Times"/>
                <w:i/>
                <w:iCs/>
                <w:color w:val="auto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84d0d8f0820a90e0a6710 Anh,CaoVan 2022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Anh et al., 2022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E7DC612" w14:textId="77777777" w:rsidTr="009F5043">
        <w:trPr>
          <w:jc w:val="center"/>
        </w:trPr>
        <w:tc>
          <w:tcPr>
            <w:tcW w:w="2160" w:type="dxa"/>
            <w:vMerge w:val="restart"/>
            <w:tcBorders>
              <w:top w:val="single" w:sz="4" w:space="0" w:color="auto"/>
            </w:tcBorders>
          </w:tcPr>
          <w:p w14:paraId="3FBE2174" w14:textId="56F93F95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-Formyl-3,8-dihydroxy-9-methyl-1,6-bis(1-methyl-1-propenyl)-11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</w:rPr>
              <w:t>-dibenzo [b,e][1,4]dioxepin-11-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5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C1647F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La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7DD3ACF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45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3CA0533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6DA5D8DF" w14:textId="21F7818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48927258" w14:textId="77777777" w:rsidTr="009F5043">
        <w:trPr>
          <w:jc w:val="center"/>
        </w:trPr>
        <w:tc>
          <w:tcPr>
            <w:tcW w:w="2160" w:type="dxa"/>
            <w:vMerge/>
          </w:tcPr>
          <w:p w14:paraId="0A24591D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F7B665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PC-3</w:t>
            </w:r>
          </w:p>
        </w:tc>
        <w:tc>
          <w:tcPr>
            <w:tcW w:w="1530" w:type="dxa"/>
          </w:tcPr>
          <w:p w14:paraId="2C11989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2.2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A174D7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5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B03B70F" w14:textId="2F320DC9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A00764" w14:textId="77777777" w:rsidTr="009F5043">
        <w:trPr>
          <w:jc w:val="center"/>
        </w:trPr>
        <w:tc>
          <w:tcPr>
            <w:tcW w:w="2160" w:type="dxa"/>
            <w:vMerge/>
          </w:tcPr>
          <w:p w14:paraId="3539872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B023C8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</w:tcPr>
          <w:p w14:paraId="1FD8053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1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D4C0B0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95010C4" w14:textId="2E47B2C2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0CBB56ED" w14:textId="77777777" w:rsidTr="009F5043">
        <w:trPr>
          <w:jc w:val="center"/>
        </w:trPr>
        <w:tc>
          <w:tcPr>
            <w:tcW w:w="2160" w:type="dxa"/>
            <w:vMerge/>
          </w:tcPr>
          <w:p w14:paraId="39487F8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2D50ABE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pG-2</w:t>
            </w:r>
          </w:p>
        </w:tc>
        <w:tc>
          <w:tcPr>
            <w:tcW w:w="1530" w:type="dxa"/>
          </w:tcPr>
          <w:p w14:paraId="0AE01C5C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5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2AC9B8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9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42D8A83F" w14:textId="0FA1950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3C814536" w14:textId="77777777" w:rsidTr="009F5043">
        <w:trPr>
          <w:jc w:val="center"/>
        </w:trPr>
        <w:tc>
          <w:tcPr>
            <w:tcW w:w="2160" w:type="dxa"/>
            <w:vMerge/>
            <w:tcBorders>
              <w:bottom w:val="single" w:sz="4" w:space="0" w:color="auto"/>
            </w:tcBorders>
          </w:tcPr>
          <w:p w14:paraId="0A0274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B28FCC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L-60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0E76B49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2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7AFACB3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5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0252C5F7" w14:textId="44DF954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8CEFC62" w14:textId="77777777" w:rsidTr="009F5043">
        <w:trPr>
          <w:jc w:val="center"/>
        </w:trPr>
        <w:tc>
          <w:tcPr>
            <w:tcW w:w="2160" w:type="dxa"/>
            <w:vMerge w:val="restart"/>
            <w:tcBorders>
              <w:top w:val="single" w:sz="4" w:space="0" w:color="auto"/>
            </w:tcBorders>
          </w:tcPr>
          <w:p w14:paraId="772FEADC" w14:textId="0BF0B8BF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3,8-Dihydroxy-4-(hydroxymethyl)-9-methyl-1,6-bis(1-methyl-1-propenyl)- 11</w:t>
            </w:r>
            <w:r w:rsidRPr="00832A5F">
              <w:rPr>
                <w:rFonts w:ascii="Times" w:eastAsia="Times New Roman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-dibenzo[b,e][1,4]dioxepin-11-one (</w:t>
            </w:r>
            <w:r w:rsidRPr="00832A5F">
              <w:rPr>
                <w:rFonts w:ascii="Times" w:eastAsia="Times New Roman" w:hAnsi="Times" w:cs="Times"/>
                <w:b/>
                <w:bCs/>
                <w:sz w:val="18"/>
                <w:szCs w:val="18"/>
              </w:rPr>
              <w:t>166</w:t>
            </w:r>
            <w:r w:rsidRPr="00832A5F">
              <w:rPr>
                <w:rFonts w:ascii="Times" w:eastAsia="Times New Roman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0451FCD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La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85CEAB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6.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FA553E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0491CF6B" w14:textId="506F575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7D852CF" w14:textId="77777777" w:rsidTr="009F5043">
        <w:trPr>
          <w:jc w:val="center"/>
        </w:trPr>
        <w:tc>
          <w:tcPr>
            <w:tcW w:w="2160" w:type="dxa"/>
            <w:vMerge/>
            <w:tcBorders>
              <w:bottom w:val="single" w:sz="4" w:space="0" w:color="auto"/>
            </w:tcBorders>
          </w:tcPr>
          <w:p w14:paraId="67B52480" w14:textId="77777777" w:rsidR="00621FB2" w:rsidRPr="00832A5F" w:rsidRDefault="00621FB2" w:rsidP="00621FB2">
            <w:pPr>
              <w:rPr>
                <w:rFonts w:ascii="Times" w:eastAsia="Times New Roman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2B4627B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D6EF39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5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6484E7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59B4601E" w14:textId="5A761FBC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E3EDAF9" w14:textId="77777777" w:rsidTr="009F5043">
        <w:trPr>
          <w:jc w:val="center"/>
        </w:trPr>
        <w:tc>
          <w:tcPr>
            <w:tcW w:w="2160" w:type="dxa"/>
            <w:vMerge w:val="restart"/>
            <w:tcBorders>
              <w:top w:val="single" w:sz="4" w:space="0" w:color="auto"/>
            </w:tcBorders>
          </w:tcPr>
          <w:p w14:paraId="40EDCF5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,8-Dihydroxy-4-(methoxymethyl)-9-methyl-1,6-bis(1-methyl-1-propenyl)-11</w:t>
            </w:r>
            <w:r w:rsidRPr="00832A5F">
              <w:rPr>
                <w:rFonts w:ascii="Times" w:hAnsi="Times" w:cs="Times"/>
                <w:i/>
                <w:iCs/>
                <w:sz w:val="18"/>
                <w:szCs w:val="18"/>
              </w:rPr>
              <w:t>H</w:t>
            </w:r>
            <w:r w:rsidRPr="00832A5F">
              <w:rPr>
                <w:rFonts w:ascii="Times" w:hAnsi="Times" w:cs="Times"/>
                <w:sz w:val="18"/>
                <w:szCs w:val="18"/>
              </w:rPr>
              <w:t>-dibenzo[b,e][1,4]dioxepin-11-one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7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7E37945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La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3543C59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3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0400445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194A9B91" w14:textId="00AC508F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9B5C275" w14:textId="77777777" w:rsidTr="009F5043">
        <w:trPr>
          <w:jc w:val="center"/>
        </w:trPr>
        <w:tc>
          <w:tcPr>
            <w:tcW w:w="2160" w:type="dxa"/>
            <w:vMerge/>
          </w:tcPr>
          <w:p w14:paraId="2C635F5F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7B4E7BF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PC-3</w:t>
            </w:r>
          </w:p>
        </w:tc>
        <w:tc>
          <w:tcPr>
            <w:tcW w:w="1530" w:type="dxa"/>
          </w:tcPr>
          <w:p w14:paraId="0CF7161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8.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7E16418B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5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36DD7A9E" w14:textId="6D9B2895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126FF074" w14:textId="77777777" w:rsidTr="009F5043">
        <w:trPr>
          <w:jc w:val="center"/>
        </w:trPr>
        <w:tc>
          <w:tcPr>
            <w:tcW w:w="2160" w:type="dxa"/>
            <w:vMerge/>
          </w:tcPr>
          <w:p w14:paraId="7CF1F22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8E36801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A549</w:t>
            </w:r>
          </w:p>
        </w:tc>
        <w:tc>
          <w:tcPr>
            <w:tcW w:w="1530" w:type="dxa"/>
          </w:tcPr>
          <w:p w14:paraId="7719E439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9.4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3755543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1.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5F8BD4CF" w14:textId="7470C38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5CECAFDE" w14:textId="77777777" w:rsidTr="009F5043">
        <w:trPr>
          <w:jc w:val="center"/>
        </w:trPr>
        <w:tc>
          <w:tcPr>
            <w:tcW w:w="2160" w:type="dxa"/>
            <w:vMerge/>
          </w:tcPr>
          <w:p w14:paraId="6B68512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1BFE3C2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epG-2</w:t>
            </w:r>
          </w:p>
        </w:tc>
        <w:tc>
          <w:tcPr>
            <w:tcW w:w="1530" w:type="dxa"/>
          </w:tcPr>
          <w:p w14:paraId="03568F18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24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2ABC46E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9.3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13F94585" w14:textId="250A10E6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E218844" w14:textId="77777777" w:rsidTr="009F5043">
        <w:trPr>
          <w:jc w:val="center"/>
        </w:trPr>
        <w:tc>
          <w:tcPr>
            <w:tcW w:w="2160" w:type="dxa"/>
            <w:vMerge/>
            <w:tcBorders>
              <w:bottom w:val="single" w:sz="4" w:space="0" w:color="auto"/>
            </w:tcBorders>
          </w:tcPr>
          <w:p w14:paraId="7F23CC75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B67AB87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CK-8/HL-60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732C19CE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7.6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7DE6E3C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Cisplatin 15.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1DBD3185" w14:textId="0E370EF7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9a08f081a99c40ae1be Zhao,Chen 2020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Zhao et al., 2020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7F63AD52" w14:textId="77777777" w:rsidTr="009F5043">
        <w:trPr>
          <w:jc w:val="center"/>
        </w:trPr>
        <w:tc>
          <w:tcPr>
            <w:tcW w:w="2160" w:type="dxa"/>
            <w:tcBorders>
              <w:top w:val="single" w:sz="4" w:space="0" w:color="auto"/>
            </w:tcBorders>
          </w:tcPr>
          <w:p w14:paraId="67758772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Paucinervin Q (</w:t>
            </w:r>
            <w:r w:rsidRPr="00832A5F">
              <w:rPr>
                <w:rFonts w:ascii="Times" w:hAnsi="Times" w:cs="Times"/>
                <w:b/>
                <w:bCs/>
                <w:sz w:val="18"/>
                <w:szCs w:val="18"/>
              </w:rPr>
              <w:t>169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22DA0C3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HL-60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2214424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3.11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7E3E4CA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2.3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37101789" w14:textId="7145D12D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4b8f08fde2c676b449 Jia,CuiCu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Jia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832A5F" w:rsidRPr="00832A5F" w14:paraId="6B93C2B5" w14:textId="77777777" w:rsidTr="009F5043">
        <w:trPr>
          <w:jc w:val="center"/>
        </w:trPr>
        <w:tc>
          <w:tcPr>
            <w:tcW w:w="2160" w:type="dxa"/>
          </w:tcPr>
          <w:p w14:paraId="2DFD18BA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</w:tcPr>
          <w:p w14:paraId="61AA6DD0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PC-3</w:t>
            </w:r>
          </w:p>
        </w:tc>
        <w:tc>
          <w:tcPr>
            <w:tcW w:w="1530" w:type="dxa"/>
          </w:tcPr>
          <w:p w14:paraId="6243A106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18.5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</w:tcPr>
          <w:p w14:paraId="57854290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30.59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</w:tcPr>
          <w:p w14:paraId="2E5770EB" w14:textId="1E769513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4b8f08fde2c676b449 Jia,CuiCu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Jia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  <w:tr w:rsidR="00621FB2" w:rsidRPr="00832A5F" w14:paraId="4E2B7858" w14:textId="77777777" w:rsidTr="009F5043">
        <w:trPr>
          <w:jc w:val="center"/>
        </w:trPr>
        <w:tc>
          <w:tcPr>
            <w:tcW w:w="2160" w:type="dxa"/>
            <w:tcBorders>
              <w:bottom w:val="single" w:sz="4" w:space="0" w:color="auto"/>
            </w:tcBorders>
          </w:tcPr>
          <w:p w14:paraId="1EA183B4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3546643D" w14:textId="77777777" w:rsidR="00621FB2" w:rsidRPr="00832A5F" w:rsidRDefault="00621FB2" w:rsidP="00621FB2">
            <w:pPr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</w:pPr>
            <w:r w:rsidRPr="00832A5F">
              <w:rPr>
                <w:rStyle w:val="fontstyle01"/>
                <w:rFonts w:ascii="Times" w:hAnsi="Times" w:cs="Times"/>
                <w:color w:val="auto"/>
                <w:sz w:val="18"/>
                <w:szCs w:val="18"/>
              </w:rPr>
              <w:t>MTT/CaCo-2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6880357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6.78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198F6CF3" w14:textId="77777777" w:rsidR="00621FB2" w:rsidRPr="00832A5F" w:rsidRDefault="00621FB2" w:rsidP="00621FB2">
            <w:pPr>
              <w:rPr>
                <w:rFonts w:ascii="Times" w:hAnsi="Times" w:cs="Times"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t>5-Fluorouracil 38.77 μM (IC</w:t>
            </w:r>
            <w:r w:rsidRPr="00832A5F">
              <w:rPr>
                <w:rFonts w:ascii="Times" w:hAnsi="Times" w:cs="Times"/>
                <w:sz w:val="18"/>
                <w:szCs w:val="18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18"/>
                <w:szCs w:val="18"/>
              </w:rPr>
              <w:t>)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2E535688" w14:textId="4641B8C4" w:rsidR="00621FB2" w:rsidRPr="00832A5F" w:rsidRDefault="00621FB2" w:rsidP="00621FB2">
            <w:pPr>
              <w:rPr>
                <w:rFonts w:ascii="Times" w:hAnsi="Times" w:cs="Times"/>
                <w:i/>
                <w:iCs/>
                <w:sz w:val="18"/>
                <w:szCs w:val="18"/>
              </w:rPr>
            </w:pPr>
            <w:r w:rsidRPr="00832A5F">
              <w:rPr>
                <w:rFonts w:ascii="Times" w:hAnsi="Times" w:cs="Times"/>
                <w:sz w:val="18"/>
                <w:szCs w:val="18"/>
              </w:rPr>
              <w:fldChar w:fldCharType="begin"/>
            </w:r>
            <w:r w:rsidRPr="00832A5F">
              <w:rPr>
                <w:rFonts w:ascii="Times" w:hAnsi="Times" w:cs="Times"/>
                <w:sz w:val="18"/>
                <w:szCs w:val="18"/>
              </w:rPr>
              <w:instrText>ADDIN RW.CITE{{doc:6387864b8f08fde2c676b449 Jia,CuiCui 2019}}</w:instrTex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separate"/>
            </w:r>
            <w:r w:rsidRPr="00832A5F">
              <w:rPr>
                <w:rFonts w:ascii="Times" w:hAnsi="Times" w:cs="Times"/>
                <w:sz w:val="18"/>
                <w:szCs w:val="18"/>
              </w:rPr>
              <w:t>(Jia et al., 2019)</w:t>
            </w:r>
            <w:r w:rsidRPr="00832A5F">
              <w:rPr>
                <w:rFonts w:ascii="Times" w:hAnsi="Times" w:cs="Times"/>
                <w:sz w:val="18"/>
                <w:szCs w:val="18"/>
              </w:rPr>
              <w:fldChar w:fldCharType="end"/>
            </w:r>
          </w:p>
        </w:tc>
      </w:tr>
    </w:tbl>
    <w:p w14:paraId="084513ED" w14:textId="77777777" w:rsidR="00470E9A" w:rsidRPr="00832A5F" w:rsidRDefault="00470E9A" w:rsidP="00470E9A">
      <w:pPr>
        <w:pBdr>
          <w:top w:val="nil"/>
          <w:left w:val="nil"/>
          <w:bottom w:val="nil"/>
          <w:right w:val="nil"/>
          <w:between w:val="nil"/>
        </w:pBdr>
        <w:spacing w:before="120" w:after="120" w:line="228" w:lineRule="auto"/>
        <w:jc w:val="both"/>
        <w:rPr>
          <w:rFonts w:ascii="Times" w:hAnsi="Times" w:cs="Times"/>
          <w:b/>
          <w:bCs/>
          <w:sz w:val="24"/>
          <w:szCs w:val="24"/>
        </w:rPr>
      </w:pPr>
    </w:p>
    <w:p w14:paraId="4D9B0481" w14:textId="77777777" w:rsidR="00470E9A" w:rsidRPr="00832A5F" w:rsidRDefault="00470E9A" w:rsidP="00470E9A">
      <w:pPr>
        <w:pBdr>
          <w:top w:val="nil"/>
          <w:left w:val="nil"/>
          <w:bottom w:val="nil"/>
          <w:right w:val="nil"/>
          <w:between w:val="nil"/>
        </w:pBdr>
        <w:spacing w:before="120" w:after="120" w:line="228" w:lineRule="auto"/>
        <w:jc w:val="both"/>
        <w:rPr>
          <w:rFonts w:ascii="Times" w:hAnsi="Times" w:cs="Times"/>
          <w:b/>
          <w:bCs/>
          <w:sz w:val="24"/>
          <w:szCs w:val="24"/>
        </w:rPr>
      </w:pPr>
    </w:p>
    <w:p w14:paraId="1C3683F5" w14:textId="77777777" w:rsidR="00470E9A" w:rsidRPr="00832A5F" w:rsidRDefault="00470E9A" w:rsidP="00470E9A">
      <w:pPr>
        <w:pBdr>
          <w:top w:val="nil"/>
          <w:left w:val="nil"/>
          <w:bottom w:val="nil"/>
          <w:right w:val="nil"/>
          <w:between w:val="nil"/>
        </w:pBdr>
        <w:spacing w:before="120" w:after="120" w:line="228" w:lineRule="auto"/>
        <w:jc w:val="both"/>
        <w:rPr>
          <w:rFonts w:ascii="Times" w:hAnsi="Times" w:cs="Times"/>
          <w:b/>
          <w:bCs/>
          <w:sz w:val="24"/>
          <w:szCs w:val="24"/>
        </w:rPr>
      </w:pPr>
    </w:p>
    <w:p w14:paraId="13009155" w14:textId="77777777" w:rsidR="005A50A4" w:rsidRPr="00832A5F" w:rsidRDefault="005A50A4" w:rsidP="00470E9A">
      <w:pPr>
        <w:pBdr>
          <w:top w:val="nil"/>
          <w:left w:val="nil"/>
          <w:bottom w:val="nil"/>
          <w:right w:val="nil"/>
          <w:between w:val="nil"/>
        </w:pBdr>
        <w:spacing w:before="120" w:after="120" w:line="228" w:lineRule="auto"/>
        <w:jc w:val="both"/>
        <w:rPr>
          <w:rFonts w:ascii="Times" w:hAnsi="Times" w:cs="Times"/>
          <w:b/>
          <w:bCs/>
          <w:sz w:val="24"/>
          <w:szCs w:val="24"/>
        </w:rPr>
      </w:pPr>
    </w:p>
    <w:p w14:paraId="27856905" w14:textId="18D648FC" w:rsidR="0031290F" w:rsidRPr="00832A5F" w:rsidRDefault="001A5076" w:rsidP="009F5043">
      <w:pPr>
        <w:ind w:right="-86"/>
        <w:jc w:val="center"/>
        <w:rPr>
          <w:rFonts w:ascii="Times" w:hAnsi="Times" w:cs="Times"/>
          <w:sz w:val="24"/>
          <w:szCs w:val="24"/>
        </w:rPr>
      </w:pPr>
      <w:bookmarkStart w:id="22" w:name="_Hlk126343461"/>
      <w:r w:rsidRPr="00832A5F">
        <w:rPr>
          <w:rFonts w:ascii="Times" w:hAnsi="Times" w:cs="Times"/>
          <w:b/>
          <w:bCs/>
          <w:sz w:val="24"/>
          <w:szCs w:val="24"/>
        </w:rPr>
        <w:t xml:space="preserve">Table </w:t>
      </w:r>
      <w:r w:rsidR="001F679E" w:rsidRPr="00832A5F">
        <w:rPr>
          <w:rFonts w:ascii="Times" w:hAnsi="Times" w:cs="Times"/>
          <w:b/>
          <w:bCs/>
          <w:sz w:val="24"/>
          <w:szCs w:val="24"/>
        </w:rPr>
        <w:t>S</w:t>
      </w:r>
      <w:r w:rsidRPr="00832A5F">
        <w:rPr>
          <w:rFonts w:ascii="Times" w:hAnsi="Times" w:cs="Times"/>
          <w:b/>
          <w:bCs/>
          <w:sz w:val="24"/>
          <w:szCs w:val="24"/>
        </w:rPr>
        <w:t>5</w:t>
      </w:r>
      <w:r w:rsidRPr="00832A5F">
        <w:rPr>
          <w:rFonts w:ascii="Times" w:hAnsi="Times" w:cs="Times"/>
          <w:sz w:val="24"/>
          <w:szCs w:val="24"/>
        </w:rPr>
        <w:t>.</w:t>
      </w:r>
      <w:r w:rsidRPr="00832A5F">
        <w:rPr>
          <w:rFonts w:ascii="Times" w:hAnsi="Times" w:cs="Times"/>
          <w:b/>
          <w:bCs/>
          <w:sz w:val="24"/>
          <w:szCs w:val="24"/>
        </w:rPr>
        <w:t xml:space="preserve"> </w:t>
      </w:r>
      <w:r w:rsidR="0031290F" w:rsidRPr="00832A5F">
        <w:rPr>
          <w:rFonts w:ascii="Times" w:hAnsi="Times" w:cs="Times"/>
          <w:sz w:val="24"/>
          <w:szCs w:val="24"/>
        </w:rPr>
        <w:t>Reported a</w:t>
      </w:r>
      <w:r w:rsidRPr="00832A5F">
        <w:rPr>
          <w:rFonts w:ascii="Times" w:hAnsi="Times" w:cs="Times"/>
          <w:sz w:val="24"/>
          <w:szCs w:val="24"/>
        </w:rPr>
        <w:t xml:space="preserve">nti-inflammatory activity of </w:t>
      </w:r>
      <w:r w:rsidR="0031290F" w:rsidRPr="00832A5F">
        <w:rPr>
          <w:rFonts w:ascii="Times" w:hAnsi="Times" w:cs="Times"/>
          <w:sz w:val="24"/>
          <w:szCs w:val="24"/>
        </w:rPr>
        <w:t>naturally occurring depsidones.</w:t>
      </w:r>
    </w:p>
    <w:tbl>
      <w:tblPr>
        <w:tblStyle w:val="TableGrid"/>
        <w:tblW w:w="9360" w:type="dxa"/>
        <w:tblInd w:w="99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10"/>
        <w:gridCol w:w="2520"/>
        <w:gridCol w:w="1440"/>
        <w:gridCol w:w="2070"/>
        <w:gridCol w:w="1620"/>
      </w:tblGrid>
      <w:tr w:rsidR="00832A5F" w:rsidRPr="00832A5F" w14:paraId="19FB4808" w14:textId="77777777" w:rsidTr="009F5043">
        <w:trPr>
          <w:trHeight w:val="298"/>
        </w:trPr>
        <w:tc>
          <w:tcPr>
            <w:tcW w:w="1710" w:type="dxa"/>
            <w:vMerge w:val="restart"/>
          </w:tcPr>
          <w:bookmarkEnd w:id="22"/>
          <w:p w14:paraId="49060FEC" w14:textId="77777777" w:rsidR="001A5076" w:rsidRPr="00832A5F" w:rsidRDefault="001A5076" w:rsidP="00215595">
            <w:pPr>
              <w:ind w:left="70" w:right="-86"/>
              <w:rPr>
                <w:rFonts w:ascii="Times" w:hAnsi="Times" w:cs="Times"/>
                <w:b/>
                <w:bCs/>
                <w:sz w:val="20"/>
                <w:szCs w:val="20"/>
              </w:rPr>
            </w:pP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Compound name</w:t>
            </w:r>
          </w:p>
        </w:tc>
        <w:tc>
          <w:tcPr>
            <w:tcW w:w="2520" w:type="dxa"/>
            <w:vMerge w:val="restart"/>
          </w:tcPr>
          <w:p w14:paraId="089D9E97" w14:textId="2D014F68" w:rsidR="001A5076" w:rsidRPr="00832A5F" w:rsidRDefault="001A5076" w:rsidP="004054B8">
            <w:pPr>
              <w:ind w:left="70" w:right="-86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Assay/Cell Line</w:t>
            </w:r>
          </w:p>
        </w:tc>
        <w:tc>
          <w:tcPr>
            <w:tcW w:w="3510" w:type="dxa"/>
            <w:gridSpan w:val="2"/>
            <w:tcBorders>
              <w:bottom w:val="single" w:sz="4" w:space="0" w:color="auto"/>
            </w:tcBorders>
          </w:tcPr>
          <w:p w14:paraId="21D9AFC5" w14:textId="77777777" w:rsidR="001A5076" w:rsidRPr="00832A5F" w:rsidRDefault="001A5076" w:rsidP="00167560">
            <w:pPr>
              <w:ind w:left="360" w:right="-86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Biological Results</w:t>
            </w:r>
          </w:p>
        </w:tc>
        <w:tc>
          <w:tcPr>
            <w:tcW w:w="1620" w:type="dxa"/>
            <w:vMerge w:val="restart"/>
          </w:tcPr>
          <w:p w14:paraId="3738D2C9" w14:textId="77777777" w:rsidR="001A5076" w:rsidRPr="00832A5F" w:rsidRDefault="001A5076" w:rsidP="004054B8">
            <w:pPr>
              <w:ind w:right="-86"/>
              <w:rPr>
                <w:rFonts w:ascii="Times" w:hAnsi="Times" w:cs="Times"/>
                <w:b/>
                <w:bCs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Ref.</w:t>
            </w:r>
          </w:p>
        </w:tc>
      </w:tr>
      <w:tr w:rsidR="00832A5F" w:rsidRPr="00832A5F" w14:paraId="14931A64" w14:textId="77777777" w:rsidTr="009F5043">
        <w:trPr>
          <w:trHeight w:val="203"/>
        </w:trPr>
        <w:tc>
          <w:tcPr>
            <w:tcW w:w="1710" w:type="dxa"/>
            <w:vMerge/>
            <w:tcBorders>
              <w:bottom w:val="single" w:sz="4" w:space="0" w:color="auto"/>
            </w:tcBorders>
          </w:tcPr>
          <w:p w14:paraId="58071AAB" w14:textId="77777777" w:rsidR="001A5076" w:rsidRPr="00832A5F" w:rsidRDefault="001A5076" w:rsidP="004901CC">
            <w:pPr>
              <w:ind w:left="70" w:right="-86"/>
              <w:jc w:val="center"/>
              <w:rPr>
                <w:rFonts w:ascii="Times" w:hAnsi="Times" w:cs="Times"/>
                <w:b/>
                <w:bCs/>
                <w:sz w:val="20"/>
                <w:szCs w:val="20"/>
              </w:rPr>
            </w:pPr>
          </w:p>
        </w:tc>
        <w:tc>
          <w:tcPr>
            <w:tcW w:w="2520" w:type="dxa"/>
            <w:vMerge/>
            <w:tcBorders>
              <w:bottom w:val="single" w:sz="4" w:space="0" w:color="auto"/>
            </w:tcBorders>
          </w:tcPr>
          <w:p w14:paraId="23970211" w14:textId="77777777" w:rsidR="001A5076" w:rsidRPr="00832A5F" w:rsidRDefault="001A5076" w:rsidP="004054B8">
            <w:pPr>
              <w:ind w:left="70" w:right="-86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733707E3" w14:textId="77777777" w:rsidR="001A5076" w:rsidRPr="00832A5F" w:rsidRDefault="001A5076" w:rsidP="00167560">
            <w:pPr>
              <w:ind w:left="10" w:right="-86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Compound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213674C5" w14:textId="77777777" w:rsidR="001A5076" w:rsidRPr="00832A5F" w:rsidRDefault="001A5076" w:rsidP="00167560">
            <w:pPr>
              <w:ind w:left="70" w:right="-86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Positive Control</w:t>
            </w:r>
          </w:p>
        </w:tc>
        <w:tc>
          <w:tcPr>
            <w:tcW w:w="1620" w:type="dxa"/>
            <w:vMerge/>
            <w:tcBorders>
              <w:bottom w:val="single" w:sz="4" w:space="0" w:color="auto"/>
            </w:tcBorders>
          </w:tcPr>
          <w:p w14:paraId="412A7339" w14:textId="77777777" w:rsidR="001A5076" w:rsidRPr="00832A5F" w:rsidRDefault="001A5076" w:rsidP="004054B8">
            <w:pPr>
              <w:ind w:left="360" w:right="-86"/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</w:p>
        </w:tc>
      </w:tr>
      <w:tr w:rsidR="00832A5F" w:rsidRPr="00832A5F" w14:paraId="57C0258C" w14:textId="77777777" w:rsidTr="009F5043"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6A682925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remexin A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82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  <w:tcBorders>
              <w:top w:val="single" w:sz="4" w:space="0" w:color="auto"/>
              <w:bottom w:val="nil"/>
            </w:tcBorders>
          </w:tcPr>
          <w:p w14:paraId="38FF60D6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3832B6E7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30.3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</w:tcPr>
          <w:p w14:paraId="0C9F8880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DTC 23.1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14:paraId="5F443C0A" w14:textId="625A2040" w:rsidR="001A5076" w:rsidRPr="00832A5F" w:rsidRDefault="001A5076" w:rsidP="004054B8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bCs/>
                <w:sz w:val="20"/>
                <w:szCs w:val="20"/>
              </w:rPr>
              <w:t>(Chen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23100A7D" w14:textId="77777777" w:rsidTr="009F5043">
        <w:tc>
          <w:tcPr>
            <w:tcW w:w="1710" w:type="dxa"/>
            <w:tcBorders>
              <w:top w:val="nil"/>
            </w:tcBorders>
          </w:tcPr>
          <w:p w14:paraId="016D4481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remexin B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83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  <w:tcBorders>
              <w:top w:val="nil"/>
            </w:tcBorders>
          </w:tcPr>
          <w:p w14:paraId="57E9B7C4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  <w:tcBorders>
              <w:top w:val="nil"/>
            </w:tcBorders>
          </w:tcPr>
          <w:p w14:paraId="3C3BCF2B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34.4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  <w:tcBorders>
              <w:top w:val="nil"/>
            </w:tcBorders>
          </w:tcPr>
          <w:p w14:paraId="5D877851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DTC 23.1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  <w:tcBorders>
              <w:top w:val="nil"/>
            </w:tcBorders>
          </w:tcPr>
          <w:p w14:paraId="311F9125" w14:textId="36942A6A" w:rsidR="001A5076" w:rsidRPr="00832A5F" w:rsidRDefault="001A5076" w:rsidP="004054B8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bCs/>
                <w:sz w:val="20"/>
                <w:szCs w:val="20"/>
              </w:rPr>
              <w:t>(Chen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06394138" w14:textId="77777777" w:rsidTr="009F5043">
        <w:trPr>
          <w:trHeight w:val="629"/>
        </w:trPr>
        <w:tc>
          <w:tcPr>
            <w:tcW w:w="1710" w:type="dxa"/>
          </w:tcPr>
          <w:p w14:paraId="396F3347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lastRenderedPageBreak/>
              <w:t>Boremexin C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84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</w:tcPr>
          <w:p w14:paraId="7A0F0AC6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</w:tcPr>
          <w:p w14:paraId="2E1D41EC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9.9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376B51B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DTC 23.1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14:paraId="6C0E9364" w14:textId="6D2C0550" w:rsidR="001A5076" w:rsidRPr="00832A5F" w:rsidRDefault="001A5076" w:rsidP="004054B8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bCs/>
                <w:sz w:val="20"/>
                <w:szCs w:val="20"/>
              </w:rPr>
              <w:t>(Chen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133ABCB2" w14:textId="77777777" w:rsidTr="009F5043">
        <w:tc>
          <w:tcPr>
            <w:tcW w:w="1710" w:type="dxa"/>
          </w:tcPr>
          <w:p w14:paraId="5D87A562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Curdepsidone F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34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</w:tcPr>
          <w:p w14:paraId="37E0889A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</w:tcPr>
          <w:p w14:paraId="3BE55A48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26.6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68C549EE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DTC 23.1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14:paraId="73B21E21" w14:textId="4CD4C1FA" w:rsidR="001A5076" w:rsidRPr="00832A5F" w:rsidRDefault="001A5076" w:rsidP="00167560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bCs/>
                <w:sz w:val="20"/>
                <w:szCs w:val="20"/>
              </w:rPr>
              <w:t>(Chen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46EF7C58" w14:textId="77777777" w:rsidTr="009F5043">
        <w:tc>
          <w:tcPr>
            <w:tcW w:w="1710" w:type="dxa"/>
          </w:tcPr>
          <w:p w14:paraId="4F65B0EF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Corynesidone A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7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</w:tcPr>
          <w:p w14:paraId="0B41AA7A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</w:tcPr>
          <w:p w14:paraId="7135C224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22.6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3665C548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DTC 23.1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14:paraId="794E2BB3" w14:textId="19226DA9" w:rsidR="001A5076" w:rsidRPr="00832A5F" w:rsidRDefault="001A5076" w:rsidP="00167560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168f08fde2c676b4a3 Chen,Yao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bCs/>
                <w:sz w:val="20"/>
                <w:szCs w:val="20"/>
              </w:rPr>
              <w:t>(Chen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AA754F" w:rsidRPr="00832A5F" w14:paraId="02029B15" w14:textId="77777777" w:rsidTr="009F5043">
        <w:tc>
          <w:tcPr>
            <w:tcW w:w="1710" w:type="dxa"/>
          </w:tcPr>
          <w:p w14:paraId="6C8221CB" w14:textId="77777777" w:rsidR="001A5076" w:rsidRPr="00832A5F" w:rsidRDefault="001A5076" w:rsidP="004901CC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Guanxidone A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55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520" w:type="dxa"/>
          </w:tcPr>
          <w:p w14:paraId="5757632E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pectrophotometric/No production in LPS-induced RAW264.7</w:t>
            </w:r>
          </w:p>
        </w:tc>
        <w:tc>
          <w:tcPr>
            <w:tcW w:w="1440" w:type="dxa"/>
          </w:tcPr>
          <w:p w14:paraId="4E84AE0E" w14:textId="77777777" w:rsidR="001A5076" w:rsidRPr="00832A5F" w:rsidRDefault="001A5076" w:rsidP="000603F3">
            <w:pPr>
              <w:ind w:left="1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8.22 µ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0" w:type="dxa"/>
          </w:tcPr>
          <w:p w14:paraId="531640D4" w14:textId="77777777" w:rsidR="001A5076" w:rsidRPr="00832A5F" w:rsidRDefault="001A5076" w:rsidP="004054B8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Dexamethasone 5.62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14:paraId="17C1D484" w14:textId="37E6A67D" w:rsidR="001A5076" w:rsidRPr="00832A5F" w:rsidRDefault="001A5076" w:rsidP="00167560">
            <w:pPr>
              <w:ind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a78f0898c87b9b4891 Hao,Lili 2022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="00AA754F" w:rsidRPr="00832A5F">
              <w:rPr>
                <w:rFonts w:ascii="Times" w:hAnsi="Times" w:cs="Times"/>
                <w:sz w:val="20"/>
                <w:szCs w:val="20"/>
              </w:rPr>
              <w:t>(Hao et al., 2022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</w:tbl>
    <w:p w14:paraId="1071ADC6" w14:textId="77777777" w:rsidR="00470E9A" w:rsidRPr="00832A5F" w:rsidRDefault="00470E9A" w:rsidP="00470E9A">
      <w:pPr>
        <w:ind w:right="-86"/>
        <w:rPr>
          <w:rFonts w:ascii="Times" w:hAnsi="Times" w:cs="Times"/>
          <w:b/>
          <w:bCs/>
          <w:sz w:val="24"/>
          <w:szCs w:val="24"/>
        </w:rPr>
      </w:pPr>
    </w:p>
    <w:p w14:paraId="38484E84" w14:textId="79681179" w:rsidR="006D497E" w:rsidRPr="00832A5F" w:rsidRDefault="006D497E" w:rsidP="00470E9A">
      <w:pPr>
        <w:ind w:right="-86"/>
        <w:jc w:val="center"/>
        <w:rPr>
          <w:rFonts w:ascii="Times" w:hAnsi="Times" w:cs="Times"/>
          <w:sz w:val="24"/>
          <w:szCs w:val="24"/>
        </w:rPr>
      </w:pPr>
      <w:bookmarkStart w:id="23" w:name="_Hlk126343436"/>
      <w:r w:rsidRPr="00832A5F">
        <w:rPr>
          <w:rFonts w:ascii="Times" w:hAnsi="Times" w:cs="Times"/>
          <w:b/>
          <w:bCs/>
          <w:sz w:val="24"/>
          <w:szCs w:val="24"/>
        </w:rPr>
        <w:t xml:space="preserve">Table </w:t>
      </w:r>
      <w:r w:rsidR="00BA0331" w:rsidRPr="00832A5F">
        <w:rPr>
          <w:rFonts w:ascii="Times" w:hAnsi="Times" w:cs="Times"/>
          <w:b/>
          <w:bCs/>
          <w:sz w:val="24"/>
          <w:szCs w:val="24"/>
        </w:rPr>
        <w:t>6</w:t>
      </w:r>
      <w:r w:rsidR="001F679E" w:rsidRPr="00832A5F">
        <w:rPr>
          <w:rFonts w:ascii="Times" w:hAnsi="Times" w:cs="Times"/>
          <w:b/>
          <w:bCs/>
          <w:sz w:val="24"/>
          <w:szCs w:val="24"/>
        </w:rPr>
        <w:t>S</w:t>
      </w:r>
      <w:r w:rsidRPr="00832A5F">
        <w:rPr>
          <w:rFonts w:ascii="Times" w:hAnsi="Times" w:cs="Times"/>
          <w:b/>
          <w:bCs/>
          <w:sz w:val="24"/>
          <w:szCs w:val="24"/>
        </w:rPr>
        <w:t xml:space="preserve">. </w:t>
      </w:r>
      <w:r w:rsidR="007C565A" w:rsidRPr="00832A5F">
        <w:rPr>
          <w:rFonts w:ascii="Times" w:hAnsi="Times" w:cs="Times"/>
          <w:sz w:val="24"/>
          <w:szCs w:val="24"/>
        </w:rPr>
        <w:t>Reported</w:t>
      </w:r>
      <w:r w:rsidR="007C565A" w:rsidRPr="00832A5F">
        <w:rPr>
          <w:rFonts w:ascii="Times" w:hAnsi="Times" w:cs="Times"/>
          <w:b/>
          <w:bCs/>
          <w:sz w:val="24"/>
          <w:szCs w:val="24"/>
        </w:rPr>
        <w:t xml:space="preserve"> </w:t>
      </w:r>
      <w:r w:rsidR="007C565A" w:rsidRPr="00832A5F">
        <w:rPr>
          <w:rFonts w:ascii="Times" w:hAnsi="Times" w:cs="Times"/>
          <w:sz w:val="24"/>
          <w:szCs w:val="24"/>
        </w:rPr>
        <w:t>AG</w:t>
      </w:r>
      <w:r w:rsidRPr="00832A5F">
        <w:rPr>
          <w:rFonts w:ascii="Times" w:hAnsi="Times" w:cs="Times"/>
          <w:sz w:val="24"/>
          <w:szCs w:val="24"/>
        </w:rPr>
        <w:t xml:space="preserve"> inhibitor</w:t>
      </w:r>
      <w:r w:rsidR="007C565A" w:rsidRPr="00832A5F">
        <w:rPr>
          <w:rFonts w:ascii="Times" w:hAnsi="Times" w:cs="Times"/>
          <w:sz w:val="24"/>
          <w:szCs w:val="24"/>
        </w:rPr>
        <w:t>y</w:t>
      </w:r>
      <w:r w:rsidRPr="00832A5F">
        <w:rPr>
          <w:rFonts w:ascii="Times" w:hAnsi="Times" w:cs="Times"/>
          <w:sz w:val="24"/>
          <w:szCs w:val="24"/>
        </w:rPr>
        <w:t xml:space="preserve"> activity of </w:t>
      </w:r>
      <w:r w:rsidR="007C565A" w:rsidRPr="00832A5F">
        <w:rPr>
          <w:rFonts w:ascii="Times" w:hAnsi="Times" w:cs="Times"/>
          <w:sz w:val="24"/>
          <w:szCs w:val="24"/>
        </w:rPr>
        <w:t>naturally occurring</w:t>
      </w:r>
      <w:r w:rsidRPr="00832A5F">
        <w:rPr>
          <w:rFonts w:ascii="Times" w:hAnsi="Times" w:cs="Times"/>
          <w:sz w:val="24"/>
          <w:szCs w:val="24"/>
        </w:rPr>
        <w:t xml:space="preserve"> depsidones.</w:t>
      </w:r>
    </w:p>
    <w:tbl>
      <w:tblPr>
        <w:tblStyle w:val="TableGrid"/>
        <w:tblW w:w="8465" w:type="dxa"/>
        <w:tblInd w:w="12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0"/>
        <w:gridCol w:w="1710"/>
        <w:gridCol w:w="2250"/>
        <w:gridCol w:w="2075"/>
      </w:tblGrid>
      <w:tr w:rsidR="00832A5F" w:rsidRPr="00832A5F" w14:paraId="5378F786" w14:textId="77777777" w:rsidTr="009F5043">
        <w:trPr>
          <w:trHeight w:val="233"/>
        </w:trPr>
        <w:tc>
          <w:tcPr>
            <w:tcW w:w="2430" w:type="dxa"/>
            <w:vMerge w:val="restart"/>
          </w:tcPr>
          <w:bookmarkEnd w:id="23"/>
          <w:p w14:paraId="48F8F6AB" w14:textId="77777777" w:rsidR="00470E9A" w:rsidRPr="00832A5F" w:rsidRDefault="00470E9A" w:rsidP="00F637FB">
            <w:pPr>
              <w:ind w:left="160" w:right="-86"/>
              <w:rPr>
                <w:rFonts w:ascii="Times" w:hAnsi="Times" w:cs="Times"/>
                <w:b/>
                <w:bCs/>
                <w:sz w:val="20"/>
                <w:szCs w:val="20"/>
              </w:rPr>
            </w:pP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Compound name</w:t>
            </w:r>
          </w:p>
        </w:tc>
        <w:tc>
          <w:tcPr>
            <w:tcW w:w="3960" w:type="dxa"/>
            <w:gridSpan w:val="2"/>
            <w:tcBorders>
              <w:bottom w:val="single" w:sz="4" w:space="0" w:color="auto"/>
            </w:tcBorders>
          </w:tcPr>
          <w:p w14:paraId="121BDA5C" w14:textId="77777777" w:rsidR="00470E9A" w:rsidRPr="00832A5F" w:rsidRDefault="00470E9A" w:rsidP="004901CC">
            <w:pPr>
              <w:ind w:left="360" w:right="-86"/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Biological Results*</w:t>
            </w:r>
          </w:p>
        </w:tc>
        <w:tc>
          <w:tcPr>
            <w:tcW w:w="2075" w:type="dxa"/>
            <w:vMerge w:val="restart"/>
          </w:tcPr>
          <w:p w14:paraId="5194C5E6" w14:textId="77777777" w:rsidR="00470E9A" w:rsidRPr="00832A5F" w:rsidRDefault="00470E9A" w:rsidP="004901CC">
            <w:pPr>
              <w:ind w:left="360" w:right="-86"/>
              <w:jc w:val="center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Ref.</w:t>
            </w:r>
          </w:p>
        </w:tc>
      </w:tr>
      <w:tr w:rsidR="00832A5F" w:rsidRPr="00832A5F" w14:paraId="30D92BDE" w14:textId="77777777" w:rsidTr="009F5043">
        <w:trPr>
          <w:trHeight w:val="203"/>
        </w:trPr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62BCA9E4" w14:textId="77777777" w:rsidR="00470E9A" w:rsidRPr="00832A5F" w:rsidRDefault="00470E9A" w:rsidP="004054B8">
            <w:pPr>
              <w:ind w:left="160" w:right="-86"/>
              <w:jc w:val="center"/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7ACE8457" w14:textId="77777777" w:rsidR="00470E9A" w:rsidRPr="00832A5F" w:rsidRDefault="00470E9A" w:rsidP="004901CC">
            <w:pPr>
              <w:ind w:left="360" w:right="-86"/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Compound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5FB7E8C0" w14:textId="77777777" w:rsidR="00470E9A" w:rsidRPr="00832A5F" w:rsidRDefault="00470E9A" w:rsidP="00470E9A">
            <w:pPr>
              <w:ind w:left="-20" w:right="-86"/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  <w:r w:rsidRPr="00832A5F"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  <w:t>Positive Control</w:t>
            </w:r>
          </w:p>
        </w:tc>
        <w:tc>
          <w:tcPr>
            <w:tcW w:w="2075" w:type="dxa"/>
            <w:vMerge/>
            <w:tcBorders>
              <w:bottom w:val="single" w:sz="4" w:space="0" w:color="auto"/>
            </w:tcBorders>
          </w:tcPr>
          <w:p w14:paraId="2D69045D" w14:textId="77777777" w:rsidR="00470E9A" w:rsidRPr="00832A5F" w:rsidRDefault="00470E9A" w:rsidP="004901CC">
            <w:pPr>
              <w:ind w:left="360" w:right="-86"/>
              <w:jc w:val="center"/>
              <w:rPr>
                <w:rStyle w:val="fontstyle01"/>
                <w:rFonts w:ascii="Times" w:hAnsi="Times" w:cs="Times"/>
                <w:b/>
                <w:bCs/>
                <w:color w:val="auto"/>
                <w:sz w:val="20"/>
                <w:szCs w:val="20"/>
              </w:rPr>
            </w:pPr>
          </w:p>
        </w:tc>
      </w:tr>
      <w:tr w:rsidR="00832A5F" w:rsidRPr="00832A5F" w14:paraId="1BCF914E" w14:textId="77777777" w:rsidTr="009F5043">
        <w:tc>
          <w:tcPr>
            <w:tcW w:w="2430" w:type="dxa"/>
            <w:tcBorders>
              <w:top w:val="single" w:sz="4" w:space="0" w:color="auto"/>
              <w:bottom w:val="nil"/>
            </w:tcBorders>
          </w:tcPr>
          <w:p w14:paraId="1674B373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tryorhodine C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23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</w:tcPr>
          <w:p w14:paraId="1615076A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1.2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  <w:tcBorders>
              <w:top w:val="single" w:sz="4" w:space="0" w:color="auto"/>
              <w:bottom w:val="nil"/>
            </w:tcBorders>
          </w:tcPr>
          <w:p w14:paraId="3FCA2FAB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703.8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  <w:tcBorders>
              <w:top w:val="single" w:sz="4" w:space="0" w:color="auto"/>
              <w:bottom w:val="nil"/>
            </w:tcBorders>
          </w:tcPr>
          <w:p w14:paraId="4A939BDF" w14:textId="58D5BE11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Zhang et al., 2018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47B30B01" w14:textId="77777777" w:rsidTr="009F5043">
        <w:tc>
          <w:tcPr>
            <w:tcW w:w="2430" w:type="dxa"/>
            <w:tcBorders>
              <w:top w:val="nil"/>
            </w:tcBorders>
          </w:tcPr>
          <w:p w14:paraId="05062845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tryorhodine D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24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  <w:tcBorders>
              <w:top w:val="nil"/>
            </w:tcBorders>
          </w:tcPr>
          <w:p w14:paraId="584384C1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0.3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  <w:tcBorders>
              <w:top w:val="nil"/>
            </w:tcBorders>
          </w:tcPr>
          <w:p w14:paraId="3148C7F7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703.8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  <w:tcBorders>
              <w:top w:val="nil"/>
            </w:tcBorders>
          </w:tcPr>
          <w:p w14:paraId="502C1F21" w14:textId="1AE96B91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Zhang et al., 2018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38BD0B0B" w14:textId="77777777" w:rsidTr="00470E9A">
        <w:tc>
          <w:tcPr>
            <w:tcW w:w="2430" w:type="dxa"/>
          </w:tcPr>
          <w:p w14:paraId="3ABA1349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tryorhodine G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25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0F829CE8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54.1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20CA2B67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703.8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06EFCDF6" w14:textId="07D067E8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Zhang et al., 2018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46CCE07A" w14:textId="77777777" w:rsidTr="00470E9A">
        <w:tc>
          <w:tcPr>
            <w:tcW w:w="2430" w:type="dxa"/>
          </w:tcPr>
          <w:p w14:paraId="475D7312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F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53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67145DB7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1.4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135C3011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52ACB5F2" w14:textId="612ED4AB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Duong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45F9EC87" w14:textId="77777777" w:rsidTr="00470E9A">
        <w:tc>
          <w:tcPr>
            <w:tcW w:w="2430" w:type="dxa"/>
          </w:tcPr>
          <w:p w14:paraId="3CCC80D0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F1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54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0C7672E6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2.2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37229209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44492AC0" w14:textId="5CA19676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sz w:val="20"/>
                <w:szCs w:val="20"/>
              </w:rPr>
              <w:t>(Devi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1D50DA24" w14:textId="77777777" w:rsidTr="00470E9A">
        <w:tc>
          <w:tcPr>
            <w:tcW w:w="2430" w:type="dxa"/>
          </w:tcPr>
          <w:p w14:paraId="1FF3DCA6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Salazinic acid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65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69648B78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34.8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51475927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39340FD9" w14:textId="3E160DC0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sz w:val="20"/>
                <w:szCs w:val="20"/>
              </w:rPr>
              <w:t>(Devi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7F36C989" w14:textId="77777777" w:rsidTr="00470E9A">
        <w:tc>
          <w:tcPr>
            <w:tcW w:w="2430" w:type="dxa"/>
          </w:tcPr>
          <w:p w14:paraId="41CD568B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I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77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7D7DE690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0.7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62031ADF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2C2AC0E5" w14:textId="6F1A5344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Duong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46415253" w14:textId="77777777" w:rsidTr="00470E9A">
        <w:tc>
          <w:tcPr>
            <w:tcW w:w="2430" w:type="dxa"/>
          </w:tcPr>
          <w:p w14:paraId="73DE7D62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G1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78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397D191B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4.3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0F38E812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152BA40D" w14:textId="5FF953B5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688f08d78eb73b8f87 Devi,AsshaimaParamita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sz w:val="20"/>
                <w:szCs w:val="20"/>
              </w:rPr>
              <w:t>(Devi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60C67217" w14:textId="77777777" w:rsidTr="00470E9A">
        <w:tc>
          <w:tcPr>
            <w:tcW w:w="2430" w:type="dxa"/>
          </w:tcPr>
          <w:p w14:paraId="53001E8E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H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79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46A116B6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17.6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2CF117E3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449.0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382E3C27" w14:textId="7B0D3844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8878f08013b0aa92bd1 Duong,Thuc-Huy 2020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Duong et al., 2020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6983669A" w14:textId="77777777" w:rsidTr="00470E9A">
        <w:tc>
          <w:tcPr>
            <w:tcW w:w="2430" w:type="dxa"/>
          </w:tcPr>
          <w:p w14:paraId="3813D8F6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Parmosidone K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81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6C7731D4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3.12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33BF7167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162.54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526E38BC" w14:textId="45349006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850c28f08be1cf8e265db Nguyen,Thi-Hoai-Thu 2022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Nguyen et al., 2022a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  <w:tr w:rsidR="00832A5F" w:rsidRPr="00832A5F" w14:paraId="35962B9E" w14:textId="77777777" w:rsidTr="00470E9A">
        <w:tc>
          <w:tcPr>
            <w:tcW w:w="2430" w:type="dxa"/>
          </w:tcPr>
          <w:p w14:paraId="710407C5" w14:textId="77777777" w:rsidR="00621FB2" w:rsidRPr="00832A5F" w:rsidRDefault="00621FB2" w:rsidP="00621FB2">
            <w:pPr>
              <w:ind w:left="160" w:right="-86" w:hanging="160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Botryorhodine H (</w:t>
            </w:r>
            <w:r w:rsidRPr="00832A5F">
              <w:rPr>
                <w:rFonts w:ascii="Times" w:hAnsi="Times" w:cs="Times"/>
                <w:b/>
                <w:bCs/>
                <w:sz w:val="20"/>
                <w:szCs w:val="20"/>
              </w:rPr>
              <w:t>88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14:paraId="42AB0B00" w14:textId="77777777" w:rsidR="00621FB2" w:rsidRPr="00832A5F" w:rsidRDefault="00621FB2" w:rsidP="00621FB2">
            <w:pPr>
              <w:ind w:left="7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8.1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250" w:type="dxa"/>
          </w:tcPr>
          <w:p w14:paraId="36D1D159" w14:textId="77777777" w:rsidR="00621FB2" w:rsidRPr="00832A5F" w:rsidRDefault="00621FB2" w:rsidP="00621FB2">
            <w:pPr>
              <w:ind w:left="-20" w:right="-86"/>
              <w:rPr>
                <w:rFonts w:ascii="Times" w:hAnsi="Times" w:cs="Times"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t>Acarbose 703.8 μM (IC</w:t>
            </w:r>
            <w:r w:rsidRPr="00832A5F">
              <w:rPr>
                <w:rFonts w:ascii="Times" w:hAnsi="Times" w:cs="Times"/>
                <w:sz w:val="20"/>
                <w:szCs w:val="20"/>
                <w:vertAlign w:val="subscript"/>
              </w:rPr>
              <w:t>50</w:t>
            </w:r>
            <w:r w:rsidRPr="00832A5F">
              <w:rPr>
                <w:rFonts w:ascii="Times" w:hAnsi="Times" w:cs="Times"/>
                <w:sz w:val="20"/>
                <w:szCs w:val="20"/>
              </w:rPr>
              <w:t>)</w:t>
            </w:r>
          </w:p>
        </w:tc>
        <w:tc>
          <w:tcPr>
            <w:tcW w:w="2075" w:type="dxa"/>
          </w:tcPr>
          <w:p w14:paraId="2A590EB6" w14:textId="0C8611D2" w:rsidR="00621FB2" w:rsidRPr="00832A5F" w:rsidRDefault="00621FB2" w:rsidP="00621FB2">
            <w:pPr>
              <w:ind w:left="-20" w:right="-86"/>
              <w:rPr>
                <w:rFonts w:ascii="Times" w:hAnsi="Times" w:cs="Times"/>
                <w:i/>
                <w:iCs/>
                <w:sz w:val="20"/>
                <w:szCs w:val="20"/>
              </w:rPr>
            </w:pPr>
            <w:r w:rsidRPr="00832A5F">
              <w:rPr>
                <w:rFonts w:ascii="Times" w:hAnsi="Times" w:cs="Times"/>
                <w:sz w:val="20"/>
                <w:szCs w:val="20"/>
              </w:rPr>
              <w:fldChar w:fldCharType="begin"/>
            </w:r>
            <w:r w:rsidRPr="00832A5F">
              <w:rPr>
                <w:rFonts w:ascii="Times" w:hAnsi="Times" w:cs="Times"/>
                <w:sz w:val="20"/>
                <w:szCs w:val="20"/>
              </w:rPr>
              <w:instrText>ADDIN RW.CITE{{doc:638784968f0808e8cab2bedc Zhang,Liuhong 2018}}</w:instrTex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separate"/>
            </w:r>
            <w:r w:rsidRPr="00832A5F">
              <w:rPr>
                <w:rFonts w:ascii="Times" w:hAnsi="Times" w:cs="Times"/>
                <w:bCs/>
                <w:sz w:val="20"/>
                <w:szCs w:val="20"/>
              </w:rPr>
              <w:t>(Zhang, L. et al., 2018)</w:t>
            </w:r>
            <w:r w:rsidRPr="00832A5F">
              <w:rPr>
                <w:rFonts w:ascii="Times" w:hAnsi="Times" w:cs="Times"/>
                <w:sz w:val="20"/>
                <w:szCs w:val="20"/>
              </w:rPr>
              <w:fldChar w:fldCharType="end"/>
            </w:r>
          </w:p>
        </w:tc>
      </w:tr>
    </w:tbl>
    <w:p w14:paraId="5D141B85" w14:textId="6366DCF1" w:rsidR="006D497E" w:rsidRPr="00832A5F" w:rsidRDefault="006D497E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  <w:r w:rsidRPr="00832A5F">
        <w:rPr>
          <w:rFonts w:ascii="Times" w:hAnsi="Times" w:cs="Times"/>
          <w:sz w:val="18"/>
          <w:szCs w:val="18"/>
        </w:rPr>
        <w:t>* Spectrophotometric assay</w:t>
      </w:r>
    </w:p>
    <w:p w14:paraId="7C36E70F" w14:textId="0DD23C08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5555C843" w14:textId="3A1E5A76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39813935" w14:textId="0DDC2CA1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52A8C6E6" w14:textId="2FA1D7C6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6EDF9DD8" w14:textId="39720438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6618A96A" w14:textId="4DF7A168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2FF7EB6C" w14:textId="187AEAFA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3E95392F" w14:textId="3F1A88AD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77FA1F53" w14:textId="01E21272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58EA531D" w14:textId="21EB28C0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55872484" w14:textId="31F20B81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2DB0235D" w14:textId="2110230C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031D5496" w14:textId="6C6C9B02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1D837A4A" w14:textId="6061A671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1D3B1997" w14:textId="5E55F357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22654472" w14:textId="1995729D" w:rsidR="00621FB2" w:rsidRPr="00832A5F" w:rsidRDefault="00621FB2" w:rsidP="004054B8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</w:p>
    <w:p w14:paraId="155AA231" w14:textId="572C127A" w:rsidR="00621FB2" w:rsidRPr="00832A5F" w:rsidRDefault="00621FB2">
      <w:pPr>
        <w:rPr>
          <w:rFonts w:ascii="Times" w:hAnsi="Times" w:cs="Times"/>
          <w:sz w:val="18"/>
          <w:szCs w:val="18"/>
        </w:rPr>
      </w:pPr>
      <w:r w:rsidRPr="00832A5F">
        <w:rPr>
          <w:rFonts w:ascii="Times" w:hAnsi="Times" w:cs="Times"/>
          <w:sz w:val="18"/>
          <w:szCs w:val="18"/>
        </w:rPr>
        <w:br w:type="page"/>
      </w:r>
    </w:p>
    <w:p w14:paraId="5B39AE3A" w14:textId="77777777" w:rsidR="00621FB2" w:rsidRPr="00832A5F" w:rsidRDefault="00621FB2" w:rsidP="00621FB2">
      <w:pPr>
        <w:rPr>
          <w:rFonts w:ascii="Times" w:hAnsi="Times" w:cs="Times"/>
          <w:sz w:val="18"/>
          <w:szCs w:val="18"/>
        </w:rPr>
      </w:pPr>
    </w:p>
    <w:p w14:paraId="4EDDD85C" w14:textId="77777777" w:rsidR="00621FB2" w:rsidRPr="00832A5F" w:rsidRDefault="00621FB2" w:rsidP="00621FB2">
      <w:pPr>
        <w:spacing w:after="0"/>
        <w:ind w:left="630" w:hanging="540"/>
        <w:rPr>
          <w:rFonts w:ascii="Times" w:hAnsi="Times" w:cs="Times"/>
          <w:b/>
          <w:bCs/>
          <w:sz w:val="24"/>
          <w:szCs w:val="24"/>
        </w:rPr>
      </w:pPr>
      <w:r w:rsidRPr="00832A5F">
        <w:rPr>
          <w:rFonts w:ascii="Times" w:hAnsi="Times" w:cs="Times"/>
          <w:b/>
          <w:bCs/>
          <w:sz w:val="24"/>
          <w:szCs w:val="24"/>
        </w:rPr>
        <w:t>References</w:t>
      </w:r>
    </w:p>
    <w:p w14:paraId="2FC233D7" w14:textId="77777777" w:rsidR="00621FB2" w:rsidRPr="00832A5F" w:rsidRDefault="00621FB2" w:rsidP="00621FB2">
      <w:pPr>
        <w:pStyle w:val="NormalWeb"/>
        <w:spacing w:before="0" w:beforeAutospacing="0" w:after="0" w:afterAutospacing="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fldChar w:fldCharType="begin"/>
      </w:r>
      <w:r w:rsidRPr="00832A5F">
        <w:rPr>
          <w:rFonts w:ascii="Times" w:hAnsi="Times" w:cs="Times"/>
          <w:b/>
          <w:bCs/>
        </w:rPr>
        <w:instrText>ADDIN RW.BIB</w:instrText>
      </w:r>
      <w:r w:rsidRPr="00832A5F">
        <w:rPr>
          <w:rFonts w:ascii="Times" w:hAnsi="Times" w:cs="Times"/>
          <w:b/>
          <w:bCs/>
        </w:rPr>
        <w:fldChar w:fldCharType="separate"/>
      </w:r>
    </w:p>
    <w:p w14:paraId="484B809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Addo EM, Ren Y, Anaya-Eugenio GD, Ninh TN, Rakotondraibe HL, de Blanco, Esperanza J Carcache, Soejarto DD, Kinghorn AD. 2021. </w:t>
      </w:r>
      <w:r w:rsidRPr="00832A5F">
        <w:rPr>
          <w:rFonts w:ascii="Times" w:hAnsi="Times" w:cs="Times"/>
        </w:rPr>
        <w:t>Spermidine alkaloid and glycosidic constituents of vietnamese</w:t>
      </w:r>
      <w:r w:rsidRPr="00832A5F">
        <w:rPr>
          <w:rFonts w:ascii="Times" w:hAnsi="Times" w:cs="Times"/>
          <w:i/>
          <w:iCs/>
        </w:rPr>
        <w:t xml:space="preserve"> Homalium cochinchinensis</w:t>
      </w:r>
      <w:r w:rsidRPr="00832A5F">
        <w:rPr>
          <w:rFonts w:ascii="Times" w:hAnsi="Times" w:cs="Times"/>
        </w:rPr>
        <w:t xml:space="preserve">. Phytochemistry Letters </w:t>
      </w:r>
      <w:r w:rsidRPr="00832A5F">
        <w:rPr>
          <w:rFonts w:ascii="Times" w:hAnsi="Times" w:cs="Times"/>
          <w:b/>
          <w:bCs/>
        </w:rPr>
        <w:t>43:</w:t>
      </w:r>
      <w:r w:rsidRPr="00832A5F">
        <w:rPr>
          <w:rFonts w:ascii="Times" w:hAnsi="Times" w:cs="Times"/>
        </w:rPr>
        <w:t>154-62.</w:t>
      </w:r>
    </w:p>
    <w:p w14:paraId="1391179F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An F, Liu W, Wei X, Pan Z, Lu Y. 2018. </w:t>
      </w:r>
      <w:r w:rsidRPr="00832A5F">
        <w:rPr>
          <w:rFonts w:ascii="Times" w:hAnsi="Times" w:cs="Times"/>
        </w:rPr>
        <w:t xml:space="preserve">Curdepsidone A, a depsidone from the marine-derived endophytic fungus </w:t>
      </w:r>
      <w:r w:rsidRPr="00832A5F">
        <w:rPr>
          <w:rFonts w:ascii="Times" w:hAnsi="Times" w:cs="Times"/>
          <w:i/>
          <w:iCs/>
        </w:rPr>
        <w:t>curvularia</w:t>
      </w:r>
      <w:r w:rsidRPr="00832A5F">
        <w:rPr>
          <w:rFonts w:ascii="Times" w:hAnsi="Times" w:cs="Times"/>
        </w:rPr>
        <w:t xml:space="preserve"> sp. IFB-Z10. Natural Product Communications </w:t>
      </w:r>
      <w:r w:rsidRPr="00832A5F">
        <w:rPr>
          <w:rFonts w:ascii="Times" w:hAnsi="Times" w:cs="Times"/>
          <w:b/>
          <w:bCs/>
        </w:rPr>
        <w:t>13(7)</w:t>
      </w:r>
      <w:r w:rsidRPr="00832A5F">
        <w:rPr>
          <w:rFonts w:ascii="Times" w:hAnsi="Times" w:cs="Times"/>
        </w:rPr>
        <w:t>:1934578X1801300720.</w:t>
      </w:r>
    </w:p>
    <w:p w14:paraId="4043DE6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Anh CV, Kwon J, Kang JS, Lee H, Heo C, Shin HJ. 2022.</w:t>
      </w:r>
      <w:r w:rsidRPr="00832A5F">
        <w:rPr>
          <w:rFonts w:ascii="Times" w:hAnsi="Times" w:cs="Times"/>
        </w:rPr>
        <w:t xml:space="preserve"> Antibacterial and cytotoxic phenolic polyketides from two marine-derived fungal strains of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. Pharmaceuticals (Basel) </w:t>
      </w:r>
      <w:r w:rsidRPr="00832A5F">
        <w:rPr>
          <w:rFonts w:ascii="Times" w:hAnsi="Times" w:cs="Times"/>
          <w:b/>
          <w:bCs/>
        </w:rPr>
        <w:t>15(1):</w:t>
      </w:r>
      <w:r w:rsidRPr="00832A5F">
        <w:rPr>
          <w:rFonts w:ascii="Times" w:hAnsi="Times" w:cs="Times"/>
        </w:rPr>
        <w:t>74.</w:t>
      </w:r>
    </w:p>
    <w:p w14:paraId="06B8766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Bai SZ, Yang LG, Bai L. 2021. </w:t>
      </w:r>
      <w:r w:rsidRPr="00832A5F">
        <w:rPr>
          <w:rFonts w:ascii="Times" w:hAnsi="Times" w:cs="Times"/>
        </w:rPr>
        <w:t xml:space="preserve">Two new depsidones from parmelia saxatilis. Chemistry of Natural Compounds </w:t>
      </w:r>
      <w:r w:rsidRPr="00832A5F">
        <w:rPr>
          <w:rFonts w:ascii="Times" w:hAnsi="Times" w:cs="Times"/>
          <w:b/>
          <w:bCs/>
        </w:rPr>
        <w:t>57(1):</w:t>
      </w:r>
      <w:r w:rsidRPr="00832A5F">
        <w:rPr>
          <w:rFonts w:ascii="Times" w:hAnsi="Times" w:cs="Times"/>
        </w:rPr>
        <w:t>63-65.</w:t>
      </w:r>
    </w:p>
    <w:p w14:paraId="6DA41F5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Bay MV, Nam PC, Quang DT, Mechler A, Hien NK, Hoa NT, Vo QV. 2020.</w:t>
      </w:r>
      <w:r w:rsidRPr="00832A5F">
        <w:rPr>
          <w:rFonts w:ascii="Times" w:hAnsi="Times" w:cs="Times"/>
        </w:rPr>
        <w:t xml:space="preserve"> Theoretical study on the antioxidant activity of natural depsidones. ACS Omega </w:t>
      </w:r>
      <w:r w:rsidRPr="00832A5F">
        <w:rPr>
          <w:rFonts w:ascii="Times" w:hAnsi="Times" w:cs="Times"/>
          <w:b/>
          <w:bCs/>
        </w:rPr>
        <w:t>5(14):</w:t>
      </w:r>
      <w:r w:rsidRPr="00832A5F">
        <w:rPr>
          <w:rFonts w:ascii="Times" w:hAnsi="Times" w:cs="Times"/>
        </w:rPr>
        <w:t>7895-902.</w:t>
      </w:r>
    </w:p>
    <w:p w14:paraId="4C535473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Bui V, Duong T, Chavasiri W, Nguyen K, Huynh B. </w:t>
      </w:r>
      <w:r w:rsidRPr="00832A5F">
        <w:rPr>
          <w:rFonts w:ascii="Times" w:hAnsi="Times" w:cs="Times"/>
        </w:rPr>
        <w:t>2</w:t>
      </w:r>
      <w:r w:rsidRPr="00832A5F">
        <w:rPr>
          <w:rFonts w:ascii="Times" w:hAnsi="Times" w:cs="Times"/>
          <w:b/>
          <w:bCs/>
        </w:rPr>
        <w:t xml:space="preserve">022. </w:t>
      </w:r>
      <w:r w:rsidRPr="00832A5F">
        <w:rPr>
          <w:rFonts w:ascii="Times" w:hAnsi="Times" w:cs="Times"/>
        </w:rPr>
        <w:t xml:space="preserve">A new depsidone from the lichen usnea ceratina arch. Natural Products Research </w:t>
      </w:r>
      <w:r w:rsidRPr="00832A5F">
        <w:rPr>
          <w:rFonts w:ascii="Times" w:hAnsi="Times" w:cs="Times"/>
          <w:b/>
          <w:bCs/>
        </w:rPr>
        <w:t>36(9):</w:t>
      </w:r>
      <w:r w:rsidRPr="00832A5F">
        <w:rPr>
          <w:rFonts w:ascii="Times" w:hAnsi="Times" w:cs="Times"/>
        </w:rPr>
        <w:t>2263-2269.</w:t>
      </w:r>
    </w:p>
    <w:p w14:paraId="33DBA5C1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Burt SR, Harper JK, Cool LG. 2022. </w:t>
      </w:r>
      <w:r w:rsidRPr="00832A5F">
        <w:rPr>
          <w:rFonts w:ascii="Times" w:hAnsi="Times" w:cs="Times"/>
        </w:rPr>
        <w:t xml:space="preserve">A new depsidone from the neotricone-rich chemotype of the lichenised fungus </w:t>
      </w:r>
      <w:r w:rsidRPr="00832A5F">
        <w:rPr>
          <w:rFonts w:ascii="Times" w:hAnsi="Times" w:cs="Times"/>
          <w:i/>
          <w:iCs/>
        </w:rPr>
        <w:t>Usnea fulvoreagens</w:t>
      </w:r>
      <w:r w:rsidRPr="00832A5F">
        <w:rPr>
          <w:rFonts w:ascii="Times" w:hAnsi="Times" w:cs="Times"/>
        </w:rPr>
        <w:t>. Natural Products Research:1-7.</w:t>
      </w:r>
    </w:p>
    <w:p w14:paraId="0C72BF1F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Carpentier C, Barbeau X, Azelmat J, Vaillancourt K, Grenier D, Lagüe P, Voyer N. 2018. </w:t>
      </w:r>
      <w:r w:rsidRPr="00832A5F">
        <w:rPr>
          <w:rFonts w:ascii="Times" w:hAnsi="Times" w:cs="Times"/>
        </w:rPr>
        <w:t xml:space="preserve">Lobaric acid and pseudodepsidones inhibit NF-κB signaling pathway by activation of PPAR-γ. Bioorganic &amp; medicinal chemistry </w:t>
      </w:r>
      <w:r w:rsidRPr="00832A5F">
        <w:rPr>
          <w:rFonts w:ascii="Times" w:hAnsi="Times" w:cs="Times"/>
          <w:b/>
          <w:bCs/>
        </w:rPr>
        <w:t>26(22):</w:t>
      </w:r>
      <w:r w:rsidRPr="00832A5F">
        <w:rPr>
          <w:rFonts w:ascii="Times" w:hAnsi="Times" w:cs="Times"/>
        </w:rPr>
        <w:t>5845-51.</w:t>
      </w:r>
    </w:p>
    <w:p w14:paraId="291AD23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Chen Y, Sun L, Yang H, Li Z, Liu J, Ai H, Wang G, Feng T. 2020.</w:t>
      </w:r>
      <w:r w:rsidRPr="00832A5F">
        <w:rPr>
          <w:rFonts w:ascii="Times" w:hAnsi="Times" w:cs="Times"/>
        </w:rPr>
        <w:t xml:space="preserve"> Depsidones and diaryl ethers from potato endophytic fungus </w:t>
      </w:r>
      <w:r w:rsidRPr="00832A5F">
        <w:rPr>
          <w:rFonts w:ascii="Times" w:hAnsi="Times" w:cs="Times"/>
          <w:i/>
          <w:iCs/>
        </w:rPr>
        <w:t>Boeremia exigua</w:t>
      </w:r>
      <w:r w:rsidRPr="00832A5F">
        <w:rPr>
          <w:rFonts w:ascii="Times" w:hAnsi="Times" w:cs="Times"/>
        </w:rPr>
        <w:t xml:space="preserve">. Fitoterapia </w:t>
      </w:r>
      <w:r w:rsidRPr="00832A5F">
        <w:rPr>
          <w:rFonts w:ascii="Times" w:hAnsi="Times" w:cs="Times"/>
          <w:b/>
          <w:bCs/>
        </w:rPr>
        <w:t>141</w:t>
      </w:r>
      <w:r w:rsidRPr="00832A5F">
        <w:rPr>
          <w:rFonts w:ascii="Times" w:hAnsi="Times" w:cs="Times"/>
        </w:rPr>
        <w:t>:104483.</w:t>
      </w:r>
    </w:p>
    <w:p w14:paraId="04FF6C8A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Devi AP, Duong T, Ferron S, Beniddir MA, Dinh M, Nguyen V, Mac D, Boustie J, Chavasiri W, Le Pogam P. 2020.</w:t>
      </w:r>
      <w:r w:rsidRPr="00832A5F">
        <w:rPr>
          <w:rFonts w:ascii="Times" w:hAnsi="Times" w:cs="Times"/>
        </w:rPr>
        <w:t xml:space="preserve"> Salazinic acid-derived depsidones and diphenylethers with α-glucosidase inhibitory activity from the lichen </w:t>
      </w:r>
      <w:r w:rsidRPr="00832A5F">
        <w:rPr>
          <w:rFonts w:ascii="Times" w:hAnsi="Times" w:cs="Times"/>
          <w:i/>
          <w:iCs/>
        </w:rPr>
        <w:t>Parmotrema dilatatum</w:t>
      </w:r>
      <w:r w:rsidRPr="00832A5F">
        <w:rPr>
          <w:rFonts w:ascii="Times" w:hAnsi="Times" w:cs="Times"/>
        </w:rPr>
        <w:t xml:space="preserve">. Planta Medica </w:t>
      </w:r>
      <w:r w:rsidRPr="00832A5F">
        <w:rPr>
          <w:rFonts w:ascii="Times" w:hAnsi="Times" w:cs="Times"/>
          <w:b/>
          <w:bCs/>
        </w:rPr>
        <w:t>86(16):</w:t>
      </w:r>
      <w:r w:rsidRPr="00832A5F">
        <w:rPr>
          <w:rFonts w:ascii="Times" w:hAnsi="Times" w:cs="Times"/>
        </w:rPr>
        <w:t>1216-24.</w:t>
      </w:r>
    </w:p>
    <w:p w14:paraId="55F39477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Ding Y, An F, Zhu X, Yu H, Hao L, Lu Y. 2019.</w:t>
      </w:r>
      <w:r w:rsidRPr="00832A5F">
        <w:rPr>
          <w:rFonts w:ascii="Times" w:hAnsi="Times" w:cs="Times"/>
        </w:rPr>
        <w:t xml:space="preserve"> Curdepsidones B–G, six depsidones with anti-inflammatory activities from the marine-derived fungus </w:t>
      </w:r>
      <w:r w:rsidRPr="00832A5F">
        <w:rPr>
          <w:rFonts w:ascii="Times" w:hAnsi="Times" w:cs="Times"/>
          <w:i/>
          <w:iCs/>
        </w:rPr>
        <w:t xml:space="preserve">Curvularia </w:t>
      </w:r>
      <w:r w:rsidRPr="00832A5F">
        <w:rPr>
          <w:rFonts w:ascii="Times" w:hAnsi="Times" w:cs="Times"/>
        </w:rPr>
        <w:t xml:space="preserve">sp. IFB-Z10. Marine Drugs </w:t>
      </w:r>
      <w:r w:rsidRPr="00832A5F">
        <w:rPr>
          <w:rFonts w:ascii="Times" w:hAnsi="Times" w:cs="Times"/>
          <w:b/>
          <w:bCs/>
        </w:rPr>
        <w:t>17(5):</w:t>
      </w:r>
      <w:r w:rsidRPr="00832A5F">
        <w:rPr>
          <w:rFonts w:ascii="Times" w:hAnsi="Times" w:cs="Times"/>
        </w:rPr>
        <w:t>266.</w:t>
      </w:r>
    </w:p>
    <w:p w14:paraId="7C938B1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Dongmo Zeukang R, Siwe-Noundou X, Tagatsing Fotsing M, Tabopda Kuiate T, Mbafor JT, Krause RW, Choudhary MI, Atchadé AdT. 2019. </w:t>
      </w:r>
      <w:r w:rsidRPr="00832A5F">
        <w:rPr>
          <w:rFonts w:ascii="Times" w:hAnsi="Times" w:cs="Times"/>
        </w:rPr>
        <w:t xml:space="preserve">Cordidepsine is a potential new anti-HIV depsidone from </w:t>
      </w:r>
      <w:r w:rsidRPr="00832A5F">
        <w:rPr>
          <w:rFonts w:ascii="Times" w:hAnsi="Times" w:cs="Times"/>
          <w:i/>
          <w:iCs/>
        </w:rPr>
        <w:t>Cordia millenii</w:t>
      </w:r>
      <w:r w:rsidRPr="00832A5F">
        <w:rPr>
          <w:rFonts w:ascii="Times" w:hAnsi="Times" w:cs="Times"/>
        </w:rPr>
        <w:t xml:space="preserve">, baker. Molecules </w:t>
      </w:r>
      <w:r w:rsidRPr="00832A5F">
        <w:rPr>
          <w:rFonts w:ascii="Times" w:hAnsi="Times" w:cs="Times"/>
          <w:b/>
          <w:bCs/>
        </w:rPr>
        <w:t>24(17):</w:t>
      </w:r>
      <w:r w:rsidRPr="00832A5F">
        <w:rPr>
          <w:rFonts w:ascii="Times" w:hAnsi="Times" w:cs="Times"/>
        </w:rPr>
        <w:t>3202.</w:t>
      </w:r>
    </w:p>
    <w:p w14:paraId="434D01B3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Duong HT. 2019. </w:t>
      </w:r>
      <w:r w:rsidRPr="00832A5F">
        <w:rPr>
          <w:rFonts w:ascii="Times" w:hAnsi="Times" w:cs="Times"/>
        </w:rPr>
        <w:t xml:space="preserve">Phenolic compounds from </w:t>
      </w:r>
      <w:r w:rsidRPr="00832A5F">
        <w:rPr>
          <w:rFonts w:ascii="Times" w:hAnsi="Times" w:cs="Times"/>
          <w:i/>
          <w:iCs/>
        </w:rPr>
        <w:t>Pamotrema dilatatum</w:t>
      </w:r>
      <w:r w:rsidRPr="00832A5F">
        <w:rPr>
          <w:rFonts w:ascii="Times" w:hAnsi="Times" w:cs="Times"/>
        </w:rPr>
        <w:t xml:space="preserve"> growing in Lam Dong province. Science and Technology Development Journal </w:t>
      </w:r>
      <w:r w:rsidRPr="00832A5F">
        <w:rPr>
          <w:rFonts w:ascii="Times" w:hAnsi="Times" w:cs="Times"/>
          <w:b/>
          <w:bCs/>
        </w:rPr>
        <w:t>22(1):</w:t>
      </w:r>
      <w:r w:rsidRPr="00832A5F">
        <w:rPr>
          <w:rFonts w:ascii="Times" w:hAnsi="Times" w:cs="Times"/>
        </w:rPr>
        <w:t>114-119.</w:t>
      </w:r>
    </w:p>
    <w:p w14:paraId="7C46F6F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Duong T, Chavasiri W, Boustie J, Nguyen K. 2015. </w:t>
      </w:r>
      <w:r w:rsidRPr="00832A5F">
        <w:rPr>
          <w:rFonts w:ascii="Times" w:hAnsi="Times" w:cs="Times"/>
        </w:rPr>
        <w:t>New meta-depsidones and diphenyl ethers from the lichen</w:t>
      </w:r>
      <w:r w:rsidRPr="00832A5F">
        <w:rPr>
          <w:rFonts w:ascii="Times" w:hAnsi="Times" w:cs="Times"/>
          <w:i/>
          <w:iCs/>
        </w:rPr>
        <w:t xml:space="preserve"> Parmotrema tsavoense</w:t>
      </w:r>
      <w:r w:rsidRPr="00832A5F">
        <w:rPr>
          <w:rFonts w:ascii="Times" w:hAnsi="Times" w:cs="Times"/>
        </w:rPr>
        <w:t xml:space="preserve"> (Krog &amp; Swinscow) Krog &amp; Swinscow, Parmeliaceae. Tetrahedron </w:t>
      </w:r>
      <w:r w:rsidRPr="00832A5F">
        <w:rPr>
          <w:rFonts w:ascii="Times" w:hAnsi="Times" w:cs="Times"/>
          <w:b/>
          <w:bCs/>
        </w:rPr>
        <w:t>71(52):</w:t>
      </w:r>
      <w:r w:rsidRPr="00832A5F">
        <w:rPr>
          <w:rFonts w:ascii="Times" w:hAnsi="Times" w:cs="Times"/>
        </w:rPr>
        <w:t>9684-9691.</w:t>
      </w:r>
    </w:p>
    <w:p w14:paraId="497DFBE9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Duong T, Le Pogam P, Tran T, Mac D, Dinh M, Sichaem J. 2020.</w:t>
      </w:r>
      <w:r w:rsidRPr="00832A5F">
        <w:rPr>
          <w:rFonts w:ascii="Times" w:hAnsi="Times" w:cs="Times"/>
        </w:rPr>
        <w:t xml:space="preserve"> Α-glucosidase inhibitory depsidones from the lichen parmotrema tsavoense. Planta Medica </w:t>
      </w:r>
      <w:r w:rsidRPr="00832A5F">
        <w:rPr>
          <w:rFonts w:ascii="Times" w:hAnsi="Times" w:cs="Times"/>
          <w:b/>
          <w:bCs/>
        </w:rPr>
        <w:t>86(11):</w:t>
      </w:r>
      <w:r w:rsidRPr="00832A5F">
        <w:rPr>
          <w:rFonts w:ascii="Times" w:hAnsi="Times" w:cs="Times"/>
        </w:rPr>
        <w:t>776-781.</w:t>
      </w:r>
    </w:p>
    <w:p w14:paraId="0135F5E3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Guo Z, Zhu W, Zhao L, Chen Y, Li S, Cheng P, Ge H, Tan R, Jiao R. 2022. </w:t>
      </w:r>
      <w:r w:rsidRPr="00832A5F">
        <w:rPr>
          <w:rFonts w:ascii="Times" w:hAnsi="Times" w:cs="Times"/>
        </w:rPr>
        <w:t xml:space="preserve">New antibacterial depsidones from an ant-derived fungus </w:t>
      </w:r>
      <w:r w:rsidRPr="00832A5F">
        <w:rPr>
          <w:rFonts w:ascii="Times" w:hAnsi="Times" w:cs="Times"/>
          <w:i/>
          <w:iCs/>
        </w:rPr>
        <w:t>Spiromastix</w:t>
      </w:r>
      <w:r w:rsidRPr="00832A5F">
        <w:rPr>
          <w:rFonts w:ascii="Times" w:hAnsi="Times" w:cs="Times"/>
        </w:rPr>
        <w:t xml:space="preserve"> sp. MY-1. Chinese Journal of Natural Medicines </w:t>
      </w:r>
      <w:r w:rsidRPr="00832A5F">
        <w:rPr>
          <w:rFonts w:ascii="Times" w:hAnsi="Times" w:cs="Times"/>
          <w:b/>
          <w:bCs/>
        </w:rPr>
        <w:t>20(8):</w:t>
      </w:r>
      <w:r w:rsidRPr="00832A5F">
        <w:rPr>
          <w:rFonts w:ascii="Times" w:hAnsi="Times" w:cs="Times"/>
        </w:rPr>
        <w:t>627-632.</w:t>
      </w:r>
    </w:p>
    <w:p w14:paraId="0E26A995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lastRenderedPageBreak/>
        <w:t xml:space="preserve">Hao L, Zhou D, Qin X, Zhang W, Yang R, Li J, Huang X. 2022. </w:t>
      </w:r>
      <w:r w:rsidRPr="00832A5F">
        <w:rPr>
          <w:rFonts w:ascii="Times" w:hAnsi="Times" w:cs="Times"/>
        </w:rPr>
        <w:t xml:space="preserve">A new depsidone derivative from mangrove endophytic fungus </w:t>
      </w:r>
      <w:r w:rsidRPr="00832A5F">
        <w:rPr>
          <w:rFonts w:ascii="Times" w:hAnsi="Times" w:cs="Times"/>
          <w:i/>
          <w:iCs/>
        </w:rPr>
        <w:t>Aspergillus</w:t>
      </w:r>
      <w:r w:rsidRPr="00832A5F">
        <w:rPr>
          <w:rFonts w:ascii="Times" w:hAnsi="Times" w:cs="Times"/>
        </w:rPr>
        <w:t xml:space="preserve"> sp. GXNU-A9. Natural Product Research </w:t>
      </w:r>
      <w:r w:rsidRPr="00832A5F">
        <w:rPr>
          <w:rFonts w:ascii="Times" w:hAnsi="Times" w:cs="Times"/>
          <w:b/>
          <w:bCs/>
        </w:rPr>
        <w:t>36(7):</w:t>
      </w:r>
      <w:r w:rsidRPr="00832A5F">
        <w:rPr>
          <w:rFonts w:ascii="Times" w:hAnsi="Times" w:cs="Times"/>
        </w:rPr>
        <w:t>1878-1882.</w:t>
      </w:r>
    </w:p>
    <w:p w14:paraId="7C4481B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Hartati S, Megawati M, Antika LD. 2022. </w:t>
      </w:r>
      <w:r w:rsidRPr="00832A5F">
        <w:rPr>
          <w:rFonts w:ascii="Times" w:hAnsi="Times" w:cs="Times"/>
        </w:rPr>
        <w:t xml:space="preserve">Parvidepsidone, a novel depsidone from the barks of </w:t>
      </w:r>
      <w:r w:rsidRPr="00832A5F">
        <w:rPr>
          <w:rFonts w:ascii="Times" w:hAnsi="Times" w:cs="Times"/>
          <w:i/>
          <w:iCs/>
        </w:rPr>
        <w:t>Garcinia parvifolia</w:t>
      </w:r>
      <w:r w:rsidRPr="00832A5F">
        <w:rPr>
          <w:rFonts w:ascii="Times" w:hAnsi="Times" w:cs="Times"/>
        </w:rPr>
        <w:t xml:space="preserve"> Miq. Natural Product Sciences </w:t>
      </w:r>
      <w:r w:rsidRPr="00832A5F">
        <w:rPr>
          <w:rFonts w:ascii="Times" w:hAnsi="Times" w:cs="Times"/>
          <w:b/>
          <w:bCs/>
        </w:rPr>
        <w:t>28(1):</w:t>
      </w:r>
      <w:r w:rsidRPr="00832A5F">
        <w:rPr>
          <w:rFonts w:ascii="Times" w:hAnsi="Times" w:cs="Times"/>
        </w:rPr>
        <w:t>13-17.</w:t>
      </w:r>
    </w:p>
    <w:p w14:paraId="6B31EF0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He R, Wang Y, Yang B, Liu Z, Li D, Zou B, Huang Y. 2022.</w:t>
      </w:r>
      <w:r w:rsidRPr="00832A5F">
        <w:rPr>
          <w:rFonts w:ascii="Times" w:hAnsi="Times" w:cs="Times"/>
        </w:rPr>
        <w:t xml:space="preserve"> Structural characterization and assessment of anti-inflammatory activities of polyphenols and depsidone derivatives from </w:t>
      </w:r>
      <w:r w:rsidRPr="00832A5F">
        <w:rPr>
          <w:rFonts w:ascii="Times" w:hAnsi="Times" w:cs="Times"/>
          <w:i/>
          <w:iCs/>
        </w:rPr>
        <w:t>Melastoma malabathricum</w:t>
      </w:r>
      <w:r w:rsidRPr="00832A5F">
        <w:rPr>
          <w:rFonts w:ascii="Times" w:hAnsi="Times" w:cs="Times"/>
        </w:rPr>
        <w:t xml:space="preserve"> subsp. </w:t>
      </w:r>
      <w:r w:rsidRPr="00832A5F">
        <w:rPr>
          <w:rFonts w:ascii="Times" w:hAnsi="Times" w:cs="Times"/>
          <w:i/>
          <w:iCs/>
        </w:rPr>
        <w:t>normale</w:t>
      </w:r>
      <w:r w:rsidRPr="00832A5F">
        <w:rPr>
          <w:rFonts w:ascii="Times" w:hAnsi="Times" w:cs="Times"/>
        </w:rPr>
        <w:t xml:space="preserve">. Molecules </w:t>
      </w:r>
      <w:r w:rsidRPr="00832A5F">
        <w:rPr>
          <w:rFonts w:ascii="Times" w:hAnsi="Times" w:cs="Times"/>
          <w:b/>
          <w:bCs/>
        </w:rPr>
        <w:t>27(5):</w:t>
      </w:r>
      <w:r w:rsidRPr="00832A5F">
        <w:rPr>
          <w:rFonts w:ascii="Times" w:hAnsi="Times" w:cs="Times"/>
        </w:rPr>
        <w:t>1521.</w:t>
      </w:r>
    </w:p>
    <w:p w14:paraId="75AB22EC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Hyung Koo M, Shin M, Ju Kim M, Lee S, Eun So J, Hee Kim J, Hyuck Lee J, Suh S, Joung Youn U. 2022. </w:t>
      </w:r>
      <w:r w:rsidRPr="00832A5F">
        <w:rPr>
          <w:rFonts w:ascii="Times" w:hAnsi="Times" w:cs="Times"/>
        </w:rPr>
        <w:t xml:space="preserve">Bioactive secondary metabolites isolated from the Antarctic lichen </w:t>
      </w:r>
      <w:r w:rsidRPr="00832A5F">
        <w:rPr>
          <w:rFonts w:ascii="Times" w:hAnsi="Times" w:cs="Times"/>
          <w:i/>
          <w:iCs/>
        </w:rPr>
        <w:t>Himantormia lugubris</w:t>
      </w:r>
      <w:r w:rsidRPr="00832A5F">
        <w:rPr>
          <w:rFonts w:ascii="Times" w:hAnsi="Times" w:cs="Times"/>
        </w:rPr>
        <w:t xml:space="preserve">. Chemistry &amp; Biodiversity </w:t>
      </w:r>
      <w:r w:rsidRPr="00832A5F">
        <w:rPr>
          <w:rFonts w:ascii="Times" w:hAnsi="Times" w:cs="Times"/>
          <w:b/>
          <w:bCs/>
        </w:rPr>
        <w:t>19(10):</w:t>
      </w:r>
      <w:r w:rsidRPr="00832A5F">
        <w:rPr>
          <w:rFonts w:ascii="Times" w:hAnsi="Times" w:cs="Times"/>
        </w:rPr>
        <w:t>e202200374.</w:t>
      </w:r>
    </w:p>
    <w:p w14:paraId="4167BA09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Ismed F, Putra HE, Arifa N, Putra DP. 2021.</w:t>
      </w:r>
      <w:r w:rsidRPr="00832A5F">
        <w:rPr>
          <w:rFonts w:ascii="Times" w:hAnsi="Times" w:cs="Times"/>
        </w:rPr>
        <w:t xml:space="preserve"> Phytochemical profiling and antibacterial activities of extracts from five species of Sumatran lichen genus </w:t>
      </w:r>
      <w:r w:rsidRPr="00832A5F">
        <w:rPr>
          <w:rFonts w:ascii="Times" w:hAnsi="Times" w:cs="Times"/>
          <w:i/>
          <w:iCs/>
        </w:rPr>
        <w:t>Stereocaulon</w:t>
      </w:r>
      <w:r w:rsidRPr="00832A5F">
        <w:rPr>
          <w:rFonts w:ascii="Times" w:hAnsi="Times" w:cs="Times"/>
        </w:rPr>
        <w:t>. Jordan Journal of Pharmaceutical Sciences 14(2):189-202.</w:t>
      </w:r>
    </w:p>
    <w:p w14:paraId="4358C050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Jia C, Xue J, Li X, Li D, Li Z, Hua H. 2019. </w:t>
      </w:r>
      <w:r w:rsidRPr="00832A5F">
        <w:rPr>
          <w:rFonts w:ascii="Times" w:hAnsi="Times" w:cs="Times"/>
        </w:rPr>
        <w:t xml:space="preserve">New depsidone and dichromone from the stems of </w:t>
      </w:r>
      <w:r w:rsidRPr="00832A5F">
        <w:rPr>
          <w:rFonts w:ascii="Times" w:hAnsi="Times" w:cs="Times"/>
          <w:i/>
          <w:iCs/>
        </w:rPr>
        <w:t xml:space="preserve">Garcinia paucinervis </w:t>
      </w:r>
      <w:r w:rsidRPr="00832A5F">
        <w:rPr>
          <w:rFonts w:ascii="Times" w:hAnsi="Times" w:cs="Times"/>
        </w:rPr>
        <w:t xml:space="preserve">with antiproliferative activity. Journal of Natural Medicines </w:t>
      </w:r>
      <w:r w:rsidRPr="00832A5F">
        <w:rPr>
          <w:rFonts w:ascii="Times" w:hAnsi="Times" w:cs="Times"/>
          <w:b/>
          <w:bCs/>
        </w:rPr>
        <w:t>73(1):</w:t>
      </w:r>
      <w:r w:rsidRPr="00832A5F">
        <w:rPr>
          <w:rFonts w:ascii="Times" w:hAnsi="Times" w:cs="Times"/>
        </w:rPr>
        <w:t>278-282.</w:t>
      </w:r>
    </w:p>
    <w:p w14:paraId="3ED69D1F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Jin Y, Ma Y, Xie W, Hou L, Xu H, Zhang K, Zhang L, Du Y. 2018. </w:t>
      </w:r>
      <w:r w:rsidRPr="00832A5F">
        <w:rPr>
          <w:rFonts w:ascii="Times" w:hAnsi="Times" w:cs="Times"/>
        </w:rPr>
        <w:t xml:space="preserve">UHPLC-Q-TOF-MS/MS-oriented characteristic components dataset and multivariate statistical techniques for the holistic quality control of usnea. RSC Advances </w:t>
      </w:r>
      <w:r w:rsidRPr="00832A5F">
        <w:rPr>
          <w:rFonts w:ascii="Times" w:hAnsi="Times" w:cs="Times"/>
          <w:b/>
          <w:bCs/>
        </w:rPr>
        <w:t>8(28):</w:t>
      </w:r>
      <w:r w:rsidRPr="00832A5F">
        <w:rPr>
          <w:rFonts w:ascii="Times" w:hAnsi="Times" w:cs="Times"/>
        </w:rPr>
        <w:t>15487-15500.</w:t>
      </w:r>
    </w:p>
    <w:p w14:paraId="4A5682D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Lage TC, Maciel TMS, Mota YC, Sisto F, Sabino JR, Santos JC, Figueiredo IM, Masia C, de Fátima Â, Fernandes SA. 2018. </w:t>
      </w:r>
      <w:r w:rsidRPr="00832A5F">
        <w:rPr>
          <w:rFonts w:ascii="Times" w:hAnsi="Times" w:cs="Times"/>
        </w:rPr>
        <w:t xml:space="preserve">In vitro inhibition of helicobacter pylori and interaction studies of lichen natural products with jack bean urease. New Journal of Chemistry </w:t>
      </w:r>
      <w:r w:rsidRPr="00832A5F">
        <w:rPr>
          <w:rFonts w:ascii="Times" w:hAnsi="Times" w:cs="Times"/>
          <w:b/>
          <w:bCs/>
        </w:rPr>
        <w:t>42(7):</w:t>
      </w:r>
      <w:r w:rsidRPr="00832A5F">
        <w:rPr>
          <w:rFonts w:ascii="Times" w:hAnsi="Times" w:cs="Times"/>
        </w:rPr>
        <w:t>5356-66.</w:t>
      </w:r>
    </w:p>
    <w:p w14:paraId="73E6E82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Lannang AM, Sema DK, Tatsimo SJ, Tankeu VT, Tegha HF, Wansi JD, Shiono Y, Sewald N. 2018.</w:t>
      </w:r>
      <w:r w:rsidRPr="00832A5F">
        <w:rPr>
          <w:rFonts w:ascii="Times" w:hAnsi="Times" w:cs="Times"/>
        </w:rPr>
        <w:t xml:space="preserve"> A new depsidone derivative from the leaves of </w:t>
      </w:r>
      <w:r w:rsidRPr="00832A5F">
        <w:rPr>
          <w:rFonts w:ascii="Times" w:hAnsi="Times" w:cs="Times"/>
          <w:i/>
          <w:iCs/>
        </w:rPr>
        <w:t>Garcinia polyantha</w:t>
      </w:r>
      <w:r w:rsidRPr="00832A5F">
        <w:rPr>
          <w:rFonts w:ascii="Times" w:hAnsi="Times" w:cs="Times"/>
        </w:rPr>
        <w:t xml:space="preserve">. Natural Product Research </w:t>
      </w:r>
      <w:r w:rsidRPr="00832A5F">
        <w:rPr>
          <w:rFonts w:ascii="Times" w:hAnsi="Times" w:cs="Times"/>
          <w:b/>
          <w:bCs/>
        </w:rPr>
        <w:t>32(9):</w:t>
      </w:r>
      <w:r w:rsidRPr="00832A5F">
        <w:rPr>
          <w:rFonts w:ascii="Times" w:hAnsi="Times" w:cs="Times"/>
        </w:rPr>
        <w:t>1033-1038.</w:t>
      </w:r>
    </w:p>
    <w:p w14:paraId="7C65A6F0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Leal A, Rojas JL, Valencia-Islas NA, Castellanos L. 2018. </w:t>
      </w:r>
      <w:r w:rsidRPr="00832A5F">
        <w:rPr>
          <w:rFonts w:ascii="Times" w:hAnsi="Times" w:cs="Times"/>
        </w:rPr>
        <w:t xml:space="preserve">New β-orcinol depsides from </w:t>
      </w:r>
      <w:r w:rsidRPr="00832A5F">
        <w:rPr>
          <w:rFonts w:ascii="Times" w:hAnsi="Times" w:cs="Times"/>
          <w:i/>
          <w:iCs/>
        </w:rPr>
        <w:t>Hypotrachyna caraccensis</w:t>
      </w:r>
      <w:r w:rsidRPr="00832A5F">
        <w:rPr>
          <w:rFonts w:ascii="Times" w:hAnsi="Times" w:cs="Times"/>
        </w:rPr>
        <w:t xml:space="preserve">, a lichen from the páramo ecosystem and their free radical scavenging activity. Natural Product Research </w:t>
      </w:r>
      <w:r w:rsidRPr="00832A5F">
        <w:rPr>
          <w:rFonts w:ascii="Times" w:hAnsi="Times" w:cs="Times"/>
          <w:b/>
          <w:bCs/>
        </w:rPr>
        <w:t>32(12):</w:t>
      </w:r>
      <w:r w:rsidRPr="00832A5F">
        <w:rPr>
          <w:rFonts w:ascii="Times" w:hAnsi="Times" w:cs="Times"/>
        </w:rPr>
        <w:t>1375-1382.</w:t>
      </w:r>
    </w:p>
    <w:p w14:paraId="62C245FD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Liang Y, Zheng Y, Shen Y, Li Q, Lu Y, Ye S, Li X, Li D, Chen C, Zhu H, Zhang, Y. 2022.</w:t>
      </w:r>
      <w:r w:rsidRPr="00832A5F">
        <w:rPr>
          <w:rFonts w:ascii="Times" w:hAnsi="Times" w:cs="Times"/>
        </w:rPr>
        <w:t xml:space="preserve"> Two new depsidones from the fungus </w:t>
      </w:r>
      <w:r w:rsidRPr="00832A5F">
        <w:rPr>
          <w:rFonts w:ascii="Times" w:hAnsi="Times" w:cs="Times"/>
          <w:i/>
          <w:iCs/>
        </w:rPr>
        <w:t>Lasiodiplodia pseudotheobromae</w:t>
      </w:r>
      <w:r w:rsidRPr="00832A5F">
        <w:rPr>
          <w:rFonts w:ascii="Times" w:hAnsi="Times" w:cs="Times"/>
        </w:rPr>
        <w:t xml:space="preserve">. Tetrahedron Letters </w:t>
      </w:r>
      <w:r w:rsidRPr="00832A5F">
        <w:rPr>
          <w:rFonts w:ascii="Times" w:hAnsi="Times" w:cs="Times"/>
          <w:b/>
          <w:bCs/>
        </w:rPr>
        <w:t>105:</w:t>
      </w:r>
      <w:r w:rsidRPr="00832A5F">
        <w:rPr>
          <w:rFonts w:ascii="Times" w:hAnsi="Times" w:cs="Times"/>
        </w:rPr>
        <w:t>154046.</w:t>
      </w:r>
    </w:p>
    <w:p w14:paraId="5203DE0A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Mathioudaki A, Berzesta A, Kypriotakis Z, Skaltsa H, Heilmann J. 2018. </w:t>
      </w:r>
      <w:r w:rsidRPr="00832A5F">
        <w:rPr>
          <w:rFonts w:ascii="Times" w:hAnsi="Times" w:cs="Times"/>
        </w:rPr>
        <w:t xml:space="preserve">Phenolic metabolites from </w:t>
      </w:r>
      <w:r w:rsidRPr="00832A5F">
        <w:rPr>
          <w:rFonts w:ascii="Times" w:hAnsi="Times" w:cs="Times"/>
          <w:i/>
          <w:iCs/>
        </w:rPr>
        <w:t>Hypericum kelleri</w:t>
      </w:r>
      <w:r w:rsidRPr="00832A5F">
        <w:rPr>
          <w:rFonts w:ascii="Times" w:hAnsi="Times" w:cs="Times"/>
        </w:rPr>
        <w:t xml:space="preserve"> Bald., an endemic species of Crete (Greece). Phytochemistry </w:t>
      </w:r>
      <w:r w:rsidRPr="00832A5F">
        <w:rPr>
          <w:rFonts w:ascii="Times" w:hAnsi="Times" w:cs="Times"/>
          <w:b/>
          <w:bCs/>
        </w:rPr>
        <w:t>146:</w:t>
      </w:r>
      <w:r w:rsidRPr="00832A5F">
        <w:rPr>
          <w:rFonts w:ascii="Times" w:hAnsi="Times" w:cs="Times"/>
        </w:rPr>
        <w:t>1-7.</w:t>
      </w:r>
    </w:p>
    <w:p w14:paraId="796A0B6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Morshed MT, Vuong D, Crombie A, Lacey AE, Karuso P, Lacey E, Piggott AM. 2018. </w:t>
      </w:r>
      <w:r w:rsidRPr="00832A5F">
        <w:rPr>
          <w:rFonts w:ascii="Times" w:hAnsi="Times" w:cs="Times"/>
        </w:rPr>
        <w:t xml:space="preserve">Expanding antibiotic chemical space around the nidulin pharmacophore. Organic &amp; Biomolecular Chemistry </w:t>
      </w:r>
      <w:r w:rsidRPr="00832A5F">
        <w:rPr>
          <w:rFonts w:ascii="Times" w:hAnsi="Times" w:cs="Times"/>
          <w:b/>
          <w:bCs/>
        </w:rPr>
        <w:t>16(16):</w:t>
      </w:r>
      <w:r w:rsidRPr="00832A5F">
        <w:rPr>
          <w:rFonts w:ascii="Times" w:hAnsi="Times" w:cs="Times"/>
        </w:rPr>
        <w:t>3038-3051.</w:t>
      </w:r>
    </w:p>
    <w:p w14:paraId="7443A210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Nakashima K, Tomida J, Kamiya T, Hirai T, Morita Y, Hara H, Kawamura Y, Adachi T, Inoue M. 2018.</w:t>
      </w:r>
      <w:r w:rsidRPr="00832A5F">
        <w:rPr>
          <w:rFonts w:ascii="Times" w:hAnsi="Times" w:cs="Times"/>
        </w:rPr>
        <w:t xml:space="preserve"> Diaporthols A and B: Bioactive diphenyl ether derivatives from an endophytic fungus </w:t>
      </w:r>
      <w:r w:rsidRPr="00832A5F">
        <w:rPr>
          <w:rFonts w:ascii="Times" w:hAnsi="Times" w:cs="Times"/>
          <w:i/>
          <w:iCs/>
        </w:rPr>
        <w:t>Diaporthe</w:t>
      </w:r>
      <w:r w:rsidRPr="00832A5F">
        <w:rPr>
          <w:rFonts w:ascii="Times" w:hAnsi="Times" w:cs="Times"/>
        </w:rPr>
        <w:t xml:space="preserve"> sp. Tetrahedron Letters </w:t>
      </w:r>
      <w:r w:rsidRPr="00832A5F">
        <w:rPr>
          <w:rFonts w:ascii="Times" w:hAnsi="Times" w:cs="Times"/>
          <w:b/>
          <w:bCs/>
        </w:rPr>
        <w:t>59(13):</w:t>
      </w:r>
      <w:r w:rsidRPr="00832A5F">
        <w:rPr>
          <w:rFonts w:ascii="Times" w:hAnsi="Times" w:cs="Times"/>
        </w:rPr>
        <w:t>1212-1215.</w:t>
      </w:r>
    </w:p>
    <w:p w14:paraId="61AD3C91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Nguyen T, Nguyen T, Nguyen T, Nguyen H, Nguyen N, Mai D, Huynh B, Tran C, Duong T. 2022a.</w:t>
      </w:r>
      <w:r w:rsidRPr="00832A5F">
        <w:rPr>
          <w:rFonts w:ascii="Times" w:hAnsi="Times" w:cs="Times"/>
        </w:rPr>
        <w:t xml:space="preserve"> Parmosidone K, a new meta-depsidone from the lichen </w:t>
      </w:r>
      <w:r w:rsidRPr="00832A5F">
        <w:rPr>
          <w:rFonts w:ascii="Times" w:hAnsi="Times" w:cs="Times"/>
          <w:i/>
          <w:iCs/>
        </w:rPr>
        <w:t>Parmotrema tsavoense</w:t>
      </w:r>
      <w:r w:rsidRPr="00832A5F">
        <w:rPr>
          <w:rFonts w:ascii="Times" w:hAnsi="Times" w:cs="Times"/>
        </w:rPr>
        <w:t xml:space="preserve">. Natural Products Research </w:t>
      </w:r>
      <w:r w:rsidRPr="00832A5F">
        <w:rPr>
          <w:rFonts w:ascii="Times" w:hAnsi="Times" w:cs="Times"/>
          <w:b/>
          <w:bCs/>
        </w:rPr>
        <w:t>36</w:t>
      </w:r>
      <w:r w:rsidRPr="00832A5F">
        <w:rPr>
          <w:rFonts w:ascii="Times" w:hAnsi="Times" w:cs="Times"/>
        </w:rPr>
        <w:t>(8):2037-42.</w:t>
      </w:r>
    </w:p>
    <w:p w14:paraId="4DF97126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lastRenderedPageBreak/>
        <w:t xml:space="preserve">Nguyen V, Genta-Jouve G, Duong T, Beniddir MA, Gallard J, Ferron S, Boustie J, Mouray E, Grellier P, Chavasiri W. 2020. </w:t>
      </w:r>
      <w:r w:rsidRPr="00832A5F">
        <w:rPr>
          <w:rFonts w:ascii="Times" w:hAnsi="Times" w:cs="Times"/>
        </w:rPr>
        <w:t xml:space="preserve">Eumitrins CE: Structurally diverse xanthone dimers from the Vietnamese lichen </w:t>
      </w:r>
      <w:r w:rsidRPr="00832A5F">
        <w:rPr>
          <w:rFonts w:ascii="Times" w:hAnsi="Times" w:cs="Times"/>
          <w:i/>
          <w:iCs/>
        </w:rPr>
        <w:t>Usnea baileyi</w:t>
      </w:r>
      <w:r w:rsidRPr="00832A5F">
        <w:rPr>
          <w:rFonts w:ascii="Times" w:hAnsi="Times" w:cs="Times"/>
        </w:rPr>
        <w:t xml:space="preserve">. Fitoterapia </w:t>
      </w:r>
      <w:r w:rsidRPr="00832A5F">
        <w:rPr>
          <w:rFonts w:ascii="Times" w:hAnsi="Times" w:cs="Times"/>
          <w:b/>
          <w:bCs/>
        </w:rPr>
        <w:t>141:</w:t>
      </w:r>
      <w:r w:rsidRPr="00832A5F">
        <w:rPr>
          <w:rFonts w:ascii="Times" w:hAnsi="Times" w:cs="Times"/>
        </w:rPr>
        <w:t>104449.</w:t>
      </w:r>
    </w:p>
    <w:p w14:paraId="75769CE9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Niu S, Liu D, Shao Z, Huang J, Fan A, Lin W. 2021.</w:t>
      </w:r>
      <w:r w:rsidRPr="00832A5F">
        <w:rPr>
          <w:rFonts w:ascii="Times" w:hAnsi="Times" w:cs="Times"/>
        </w:rPr>
        <w:t xml:space="preserve"> Chlorinated metabolites with antibacterial activities from a deep-sea-derived </w:t>
      </w:r>
      <w:r w:rsidRPr="00832A5F">
        <w:rPr>
          <w:rFonts w:ascii="Times" w:hAnsi="Times" w:cs="Times"/>
          <w:i/>
          <w:iCs/>
        </w:rPr>
        <w:t>Spiromastix</w:t>
      </w:r>
      <w:r w:rsidRPr="00832A5F">
        <w:rPr>
          <w:rFonts w:ascii="Times" w:hAnsi="Times" w:cs="Times"/>
        </w:rPr>
        <w:t xml:space="preserve"> fungus. RSC Advances </w:t>
      </w:r>
      <w:r w:rsidRPr="00832A5F">
        <w:rPr>
          <w:rFonts w:ascii="Times" w:hAnsi="Times" w:cs="Times"/>
          <w:b/>
          <w:bCs/>
        </w:rPr>
        <w:t>11(47):</w:t>
      </w:r>
      <w:r w:rsidRPr="00832A5F">
        <w:rPr>
          <w:rFonts w:ascii="Times" w:hAnsi="Times" w:cs="Times"/>
        </w:rPr>
        <w:t>29661-29667.</w:t>
      </w:r>
    </w:p>
    <w:p w14:paraId="626E9C3D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Nugraha AS, Dayli IR, Sukrisno Putri, Chintya Permata Zahky, Firli LN, Widhi Pratama AN, Triatmoko B, Untari LF, Wongso H, Keller PA, Wangchuk P. 2022.</w:t>
      </w:r>
      <w:r w:rsidRPr="00832A5F">
        <w:rPr>
          <w:rFonts w:ascii="Times" w:hAnsi="Times" w:cs="Times"/>
        </w:rPr>
        <w:t xml:space="preserve"> Isolation of antibacterial depside constituents from Indonesian folious lichen, </w:t>
      </w:r>
      <w:r w:rsidRPr="00832A5F">
        <w:rPr>
          <w:rFonts w:ascii="Times" w:hAnsi="Times" w:cs="Times"/>
          <w:i/>
          <w:iCs/>
        </w:rPr>
        <w:t>Candelaria fibrosa</w:t>
      </w:r>
      <w:r w:rsidRPr="00832A5F">
        <w:rPr>
          <w:rFonts w:ascii="Times" w:hAnsi="Times" w:cs="Times"/>
        </w:rPr>
        <w:t xml:space="preserve">. Journal of Biologically Active Products from Nature </w:t>
      </w:r>
      <w:r w:rsidRPr="00832A5F">
        <w:rPr>
          <w:rFonts w:ascii="Times" w:hAnsi="Times" w:cs="Times"/>
          <w:b/>
          <w:bCs/>
        </w:rPr>
        <w:t>12(1):</w:t>
      </w:r>
      <w:r w:rsidRPr="00832A5F">
        <w:rPr>
          <w:rFonts w:ascii="Times" w:hAnsi="Times" w:cs="Times"/>
        </w:rPr>
        <w:t>24-32.</w:t>
      </w:r>
    </w:p>
    <w:p w14:paraId="486CCB44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Olivon F, Nothias L, Dumontet V, Retailleau P, Berger S, Ferry G, Cohen W, Pfeiffer B, Boutin JA, Scalbert E. 2018. </w:t>
      </w:r>
      <w:r w:rsidRPr="00832A5F">
        <w:rPr>
          <w:rFonts w:ascii="Times" w:hAnsi="Times" w:cs="Times"/>
        </w:rPr>
        <w:t xml:space="preserve">Natural inhibitors of the RhoA–p115 complex from the bark of Meiogyne baillonii. Journal of Natural Products </w:t>
      </w:r>
      <w:r w:rsidRPr="00832A5F">
        <w:rPr>
          <w:rFonts w:ascii="Times" w:hAnsi="Times" w:cs="Times"/>
          <w:b/>
          <w:bCs/>
        </w:rPr>
        <w:t>81(7):</w:t>
      </w:r>
      <w:r w:rsidRPr="00832A5F">
        <w:rPr>
          <w:rFonts w:ascii="Times" w:hAnsi="Times" w:cs="Times"/>
        </w:rPr>
        <w:t>1610-1618.</w:t>
      </w:r>
    </w:p>
    <w:p w14:paraId="10BEDA41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Ouyang J, Mao Z, Guo H, Xie Y, Cui Z, Sun J, Wu H, Wen X, Wang J, Shan T. 2018. </w:t>
      </w:r>
      <w:r w:rsidRPr="00832A5F">
        <w:rPr>
          <w:rFonts w:ascii="Times" w:hAnsi="Times" w:cs="Times"/>
        </w:rPr>
        <w:t xml:space="preserve">Mollicellins O–R, four new depsidones isolated from the endophytic fungus </w:t>
      </w:r>
      <w:r w:rsidRPr="00832A5F">
        <w:rPr>
          <w:rFonts w:ascii="Times" w:hAnsi="Times" w:cs="Times"/>
          <w:i/>
          <w:iCs/>
        </w:rPr>
        <w:t>Chaetomium</w:t>
      </w:r>
      <w:r w:rsidRPr="00832A5F">
        <w:rPr>
          <w:rFonts w:ascii="Times" w:hAnsi="Times" w:cs="Times"/>
        </w:rPr>
        <w:t xml:space="preserve"> sp. eef-10. Molecules </w:t>
      </w:r>
      <w:r w:rsidRPr="00832A5F">
        <w:rPr>
          <w:rFonts w:ascii="Times" w:hAnsi="Times" w:cs="Times"/>
          <w:b/>
          <w:bCs/>
        </w:rPr>
        <w:t>23(12):</w:t>
      </w:r>
      <w:r w:rsidRPr="00832A5F">
        <w:rPr>
          <w:rFonts w:ascii="Times" w:hAnsi="Times" w:cs="Times"/>
        </w:rPr>
        <w:t>3218.</w:t>
      </w:r>
    </w:p>
    <w:p w14:paraId="04C7AE55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Pavan Kumar P, Siva B, Anand A, Tiwari AK, Vekata Rao C, Boustie J, Suresh Babu K. 2020. </w:t>
      </w:r>
      <w:r w:rsidRPr="00832A5F">
        <w:rPr>
          <w:rFonts w:ascii="Times" w:hAnsi="Times" w:cs="Times"/>
        </w:rPr>
        <w:t xml:space="preserve">Isolation, semi-synthesis, free-radicals scavenging, and advanced glycation end products formation inhibitory constituents from </w:t>
      </w:r>
      <w:r w:rsidRPr="00832A5F">
        <w:rPr>
          <w:rFonts w:ascii="Times" w:hAnsi="Times" w:cs="Times"/>
          <w:i/>
          <w:iCs/>
          <w:sz w:val="28"/>
        </w:rPr>
        <w:t>Parmotrema tinctorum</w:t>
      </w:r>
      <w:r w:rsidRPr="00832A5F">
        <w:rPr>
          <w:rFonts w:ascii="Times" w:hAnsi="Times" w:cs="Times"/>
          <w:sz w:val="28"/>
        </w:rPr>
        <w:t>. Journal of Asian Natural Products Research</w:t>
      </w:r>
      <w:r w:rsidRPr="00832A5F">
        <w:rPr>
          <w:rFonts w:ascii="Times" w:hAnsi="Times" w:cs="Times"/>
        </w:rPr>
        <w:t xml:space="preserve"> </w:t>
      </w:r>
      <w:r w:rsidRPr="00832A5F">
        <w:rPr>
          <w:rFonts w:ascii="Times" w:hAnsi="Times" w:cs="Times"/>
          <w:b/>
          <w:bCs/>
        </w:rPr>
        <w:t>22(10):</w:t>
      </w:r>
      <w:r w:rsidRPr="00832A5F">
        <w:rPr>
          <w:rFonts w:ascii="Times" w:hAnsi="Times" w:cs="Times"/>
        </w:rPr>
        <w:t>976-988.</w:t>
      </w:r>
    </w:p>
    <w:p w14:paraId="7B77A7A0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Phainuphong P, Rukachaisirikul V, Phongpaichit S, Sakayaroj J, Kanjanasirirat P, Borwornpinyo S, Akrimajirachoote N, Yimnual C, Muanprasat C. 2018.</w:t>
      </w:r>
      <w:r w:rsidRPr="00832A5F">
        <w:rPr>
          <w:rFonts w:ascii="Times" w:hAnsi="Times" w:cs="Times"/>
        </w:rPr>
        <w:t xml:space="preserve"> Depsides and depsidones from the soil-derived fungus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 PSU-RSPG204. Tetrahedron </w:t>
      </w:r>
      <w:r w:rsidRPr="00832A5F">
        <w:rPr>
          <w:rFonts w:ascii="Times" w:hAnsi="Times" w:cs="Times"/>
          <w:b/>
          <w:bCs/>
        </w:rPr>
        <w:t>74(39):</w:t>
      </w:r>
      <w:r w:rsidRPr="00832A5F">
        <w:rPr>
          <w:rFonts w:ascii="Times" w:hAnsi="Times" w:cs="Times"/>
        </w:rPr>
        <w:t>5691-5699.</w:t>
      </w:r>
    </w:p>
    <w:p w14:paraId="3866A08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Promgool T, Kanokmedhakul K, Leewijit T, Song J, Soytong K, Yahuafai J, Kudera T, Kokoska L, Kanokmedhakul S. 2022.</w:t>
      </w:r>
      <w:r w:rsidRPr="00832A5F">
        <w:rPr>
          <w:rFonts w:ascii="Times" w:hAnsi="Times" w:cs="Times"/>
        </w:rPr>
        <w:t xml:space="preserve"> Cytotoxic and antibacterial depsidones from the endophytic fungus </w:t>
      </w:r>
      <w:r w:rsidRPr="00832A5F">
        <w:rPr>
          <w:rFonts w:ascii="Times" w:hAnsi="Times" w:cs="Times"/>
          <w:i/>
          <w:iCs/>
        </w:rPr>
        <w:t xml:space="preserve">Chaetomium brasiliense </w:t>
      </w:r>
      <w:r w:rsidRPr="00832A5F">
        <w:rPr>
          <w:rFonts w:ascii="Times" w:hAnsi="Times" w:cs="Times"/>
        </w:rPr>
        <w:t xml:space="preserve">isolated from Thai rice. Natural Product Research </w:t>
      </w:r>
      <w:r w:rsidRPr="00832A5F">
        <w:rPr>
          <w:rFonts w:ascii="Times" w:hAnsi="Times" w:cs="Times"/>
          <w:b/>
          <w:bCs/>
        </w:rPr>
        <w:t>36(18):</w:t>
      </w:r>
      <w:r w:rsidRPr="00832A5F">
        <w:rPr>
          <w:rFonts w:ascii="Times" w:hAnsi="Times" w:cs="Times"/>
        </w:rPr>
        <w:t>4605-4613.</w:t>
      </w:r>
    </w:p>
    <w:p w14:paraId="5429618A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Rukachaisirikul V, Chinpha S, Saetang P, Phongpaichit S, Jungsuttiwong S, Hadsadee S, Sakayaroj J, Preedanon S, Temkitthawon P, Ingkaninan K. 2019.</w:t>
      </w:r>
      <w:r w:rsidRPr="00832A5F">
        <w:rPr>
          <w:rFonts w:ascii="Times" w:hAnsi="Times" w:cs="Times"/>
        </w:rPr>
        <w:t xml:space="preserve"> Depsidones and a dihydroxanthenone from the endophytic fungi </w:t>
      </w:r>
      <w:r w:rsidRPr="00832A5F">
        <w:rPr>
          <w:rFonts w:ascii="Times" w:hAnsi="Times" w:cs="Times"/>
          <w:i/>
          <w:iCs/>
        </w:rPr>
        <w:t>Simplicillium lanosoniveum</w:t>
      </w:r>
      <w:r w:rsidRPr="00832A5F">
        <w:rPr>
          <w:rFonts w:ascii="Times" w:hAnsi="Times" w:cs="Times"/>
        </w:rPr>
        <w:t xml:space="preserve"> (JFH beyma) zare &amp; W. gams PSU-H168 and PSU-H261. Fitoterapia </w:t>
      </w:r>
      <w:r w:rsidRPr="00832A5F">
        <w:rPr>
          <w:rFonts w:ascii="Times" w:hAnsi="Times" w:cs="Times"/>
          <w:b/>
          <w:bCs/>
        </w:rPr>
        <w:t>138:</w:t>
      </w:r>
      <w:r w:rsidRPr="00832A5F">
        <w:rPr>
          <w:rFonts w:ascii="Times" w:hAnsi="Times" w:cs="Times"/>
        </w:rPr>
        <w:t>104286.</w:t>
      </w:r>
    </w:p>
    <w:p w14:paraId="528FC6B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Sadorn K, Saepua S, Bunbamrung N, Boonyuen N, Komwijit S, Rachtawee P, Pittayakhajonwut P. 2022. </w:t>
      </w:r>
      <w:r w:rsidRPr="00832A5F">
        <w:rPr>
          <w:rFonts w:ascii="Times" w:hAnsi="Times" w:cs="Times"/>
        </w:rPr>
        <w:t xml:space="preserve">Diphenyl ethers and depsidones from the endophytic fungus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 BCC54176. Tetrahedron </w:t>
      </w:r>
      <w:r w:rsidRPr="00832A5F">
        <w:rPr>
          <w:rFonts w:ascii="Times" w:hAnsi="Times" w:cs="Times"/>
          <w:b/>
          <w:bCs/>
        </w:rPr>
        <w:t>105:</w:t>
      </w:r>
      <w:r w:rsidRPr="00832A5F">
        <w:rPr>
          <w:rFonts w:ascii="Times" w:hAnsi="Times" w:cs="Times"/>
        </w:rPr>
        <w:t>132612.</w:t>
      </w:r>
    </w:p>
    <w:p w14:paraId="70C67327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Saetang P, Rukachaisirikul V, Phongpaichit S, Preedanon S, Sakayaroj J, Hadsadee S, Jungsuttiwong S. 2021.</w:t>
      </w:r>
      <w:r w:rsidRPr="00832A5F">
        <w:rPr>
          <w:rFonts w:ascii="Times" w:hAnsi="Times" w:cs="Times"/>
        </w:rPr>
        <w:t xml:space="preserve"> Antibacterial and antifungal polyketides from the fungus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 PSU-MF16. Journal of Natural Products </w:t>
      </w:r>
      <w:r w:rsidRPr="00832A5F">
        <w:rPr>
          <w:rFonts w:ascii="Times" w:hAnsi="Times" w:cs="Times"/>
          <w:b/>
          <w:bCs/>
        </w:rPr>
        <w:t>84(5):</w:t>
      </w:r>
      <w:r w:rsidRPr="00832A5F">
        <w:rPr>
          <w:rFonts w:ascii="Times" w:hAnsi="Times" w:cs="Times"/>
        </w:rPr>
        <w:t>1498-1506.</w:t>
      </w:r>
    </w:p>
    <w:p w14:paraId="083C8CD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Sanjaya A, Avidlyandi A, Adfa M, Ninomiya M, Koketsu M. 2020.</w:t>
      </w:r>
      <w:r w:rsidRPr="00832A5F">
        <w:rPr>
          <w:rFonts w:ascii="Times" w:hAnsi="Times" w:cs="Times"/>
        </w:rPr>
        <w:t xml:space="preserve"> A new depsidone from </w:t>
      </w:r>
      <w:r w:rsidRPr="00832A5F">
        <w:rPr>
          <w:rFonts w:ascii="Times" w:hAnsi="Times" w:cs="Times"/>
          <w:i/>
          <w:iCs/>
        </w:rPr>
        <w:t xml:space="preserve">Teloschistes flavicans </w:t>
      </w:r>
      <w:r w:rsidRPr="00832A5F">
        <w:rPr>
          <w:rFonts w:ascii="Times" w:hAnsi="Times" w:cs="Times"/>
        </w:rPr>
        <w:t>and the antileukemic activity. Journal of Oleo Science:ess20209.</w:t>
      </w:r>
    </w:p>
    <w:p w14:paraId="15F4D121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Sedrpoushan A, Haghi H, Sohrabi M. 2022.</w:t>
      </w:r>
      <w:r w:rsidRPr="00832A5F">
        <w:rPr>
          <w:rFonts w:ascii="Times" w:hAnsi="Times" w:cs="Times"/>
        </w:rPr>
        <w:t xml:space="preserve"> A new secondary metabolite profiling of the lichen </w:t>
      </w:r>
      <w:r w:rsidRPr="00832A5F">
        <w:rPr>
          <w:rFonts w:ascii="Times" w:hAnsi="Times" w:cs="Times"/>
          <w:i/>
          <w:iCs/>
        </w:rPr>
        <w:t>Diploschistes diacapsis</w:t>
      </w:r>
      <w:r w:rsidRPr="00832A5F">
        <w:rPr>
          <w:rFonts w:ascii="Times" w:hAnsi="Times" w:cs="Times"/>
        </w:rPr>
        <w:t xml:space="preserve"> using liquid chromatography electrospray ionization tandem mass spectrometry. Inorganic Chemistry Communications </w:t>
      </w:r>
      <w:r w:rsidRPr="00832A5F">
        <w:rPr>
          <w:rFonts w:ascii="Times" w:hAnsi="Times" w:cs="Times"/>
          <w:b/>
          <w:bCs/>
        </w:rPr>
        <w:t>145:</w:t>
      </w:r>
      <w:r w:rsidRPr="00832A5F">
        <w:rPr>
          <w:rFonts w:ascii="Times" w:hAnsi="Times" w:cs="Times"/>
        </w:rPr>
        <w:t>110006.</w:t>
      </w:r>
    </w:p>
    <w:p w14:paraId="6C07A67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Sepúlveda B, Cornejo A, Bárcenas-Pérez D, Cheel J, Areche C. 2022. </w:t>
      </w:r>
      <w:r w:rsidRPr="00832A5F">
        <w:rPr>
          <w:rFonts w:ascii="Times" w:hAnsi="Times" w:cs="Times"/>
        </w:rPr>
        <w:t xml:space="preserve">Two new fumarprotocetraric acid lactones identified and characterized by UHPLC-PDA/ESI/ORBITRAP/MS/MS from the Antarctic lichen </w:t>
      </w:r>
      <w:r w:rsidRPr="00832A5F">
        <w:rPr>
          <w:rFonts w:ascii="Times" w:hAnsi="Times" w:cs="Times"/>
          <w:i/>
          <w:iCs/>
        </w:rPr>
        <w:t>Cladonia metacorallifera</w:t>
      </w:r>
      <w:r w:rsidRPr="00832A5F">
        <w:rPr>
          <w:rFonts w:ascii="Times" w:hAnsi="Times" w:cs="Times"/>
        </w:rPr>
        <w:t xml:space="preserve">. Separations </w:t>
      </w:r>
      <w:r w:rsidRPr="00832A5F">
        <w:rPr>
          <w:rFonts w:ascii="Times" w:hAnsi="Times" w:cs="Times"/>
          <w:b/>
          <w:bCs/>
        </w:rPr>
        <w:t>9(2):</w:t>
      </w:r>
      <w:r w:rsidRPr="00832A5F">
        <w:rPr>
          <w:rFonts w:ascii="Times" w:hAnsi="Times" w:cs="Times"/>
        </w:rPr>
        <w:t>41.</w:t>
      </w:r>
    </w:p>
    <w:p w14:paraId="7C8A2E5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lastRenderedPageBreak/>
        <w:t>Shiono Y, Koseki T, Koyama H. 2018.</w:t>
      </w:r>
      <w:r w:rsidRPr="00832A5F">
        <w:rPr>
          <w:rFonts w:ascii="Times" w:hAnsi="Times" w:cs="Times"/>
        </w:rPr>
        <w:t xml:space="preserve"> A bioactive depsidone from </w:t>
      </w:r>
      <w:r w:rsidRPr="00832A5F">
        <w:rPr>
          <w:rFonts w:ascii="Times" w:hAnsi="Times" w:cs="Times"/>
          <w:i/>
          <w:iCs/>
        </w:rPr>
        <w:t>Lachnum virgineum</w:t>
      </w:r>
      <w:r w:rsidRPr="00832A5F">
        <w:rPr>
          <w:rFonts w:ascii="Times" w:hAnsi="Times" w:cs="Times"/>
        </w:rPr>
        <w:t xml:space="preserve"> (Hyaloscyphaceae). Natural Product Sciences </w:t>
      </w:r>
      <w:r w:rsidRPr="00832A5F">
        <w:rPr>
          <w:rFonts w:ascii="Times" w:hAnsi="Times" w:cs="Times"/>
          <w:b/>
          <w:bCs/>
        </w:rPr>
        <w:t>24(2):</w:t>
      </w:r>
      <w:r w:rsidRPr="00832A5F">
        <w:rPr>
          <w:rFonts w:ascii="Times" w:hAnsi="Times" w:cs="Times"/>
        </w:rPr>
        <w:t>79-81.</w:t>
      </w:r>
    </w:p>
    <w:p w14:paraId="5C21D830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Shukla I, Azmi L, Gupta SS, Upreti DK, Rao CV. 2019. </w:t>
      </w:r>
      <w:r w:rsidRPr="00832A5F">
        <w:rPr>
          <w:rFonts w:ascii="Times" w:hAnsi="Times" w:cs="Times"/>
        </w:rPr>
        <w:t xml:space="preserve">Amelioration of anti-hepatotoxic effect by </w:t>
      </w:r>
      <w:r w:rsidRPr="00832A5F">
        <w:rPr>
          <w:rFonts w:ascii="Times" w:hAnsi="Times" w:cs="Times"/>
          <w:i/>
          <w:iCs/>
        </w:rPr>
        <w:t>Lichen rangiferinus</w:t>
      </w:r>
      <w:r w:rsidRPr="00832A5F">
        <w:rPr>
          <w:rFonts w:ascii="Times" w:hAnsi="Times" w:cs="Times"/>
        </w:rPr>
        <w:t xml:space="preserve"> against alcohol induced liver damage in rats. Journal of Ayurveda and Integrative Medicine </w:t>
      </w:r>
      <w:r w:rsidRPr="00832A5F">
        <w:rPr>
          <w:rFonts w:ascii="Times" w:hAnsi="Times" w:cs="Times"/>
          <w:b/>
          <w:bCs/>
        </w:rPr>
        <w:t>10(3):</w:t>
      </w:r>
      <w:r w:rsidRPr="00832A5F">
        <w:rPr>
          <w:rFonts w:ascii="Times" w:hAnsi="Times" w:cs="Times"/>
        </w:rPr>
        <w:t>171-177.</w:t>
      </w:r>
    </w:p>
    <w:p w14:paraId="196F9603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Singh G, Armaleo D, Dal Grande F, Schmitt I. 2021. </w:t>
      </w:r>
      <w:r w:rsidRPr="00832A5F">
        <w:rPr>
          <w:rFonts w:ascii="Times" w:hAnsi="Times" w:cs="Times"/>
        </w:rPr>
        <w:t xml:space="preserve">Depside and depsidone synthesis in lichenized fungi comes into focus through a genome-wide comparison of the olivetoric acid and physodic acid chemotypes of </w:t>
      </w:r>
      <w:r w:rsidRPr="00832A5F">
        <w:rPr>
          <w:rFonts w:ascii="Times" w:hAnsi="Times" w:cs="Times"/>
          <w:i/>
          <w:iCs/>
        </w:rPr>
        <w:t>Pseudevernia furfuracea</w:t>
      </w:r>
      <w:r w:rsidRPr="00832A5F">
        <w:rPr>
          <w:rFonts w:ascii="Times" w:hAnsi="Times" w:cs="Times"/>
        </w:rPr>
        <w:t xml:space="preserve">. Biomolecules </w:t>
      </w:r>
      <w:r w:rsidRPr="00832A5F">
        <w:rPr>
          <w:rFonts w:ascii="Times" w:hAnsi="Times" w:cs="Times"/>
          <w:b/>
          <w:bCs/>
        </w:rPr>
        <w:t>11(10):</w:t>
      </w:r>
      <w:r w:rsidRPr="00832A5F">
        <w:rPr>
          <w:rFonts w:ascii="Times" w:hAnsi="Times" w:cs="Times"/>
        </w:rPr>
        <w:t>1445.</w:t>
      </w:r>
    </w:p>
    <w:p w14:paraId="68DAAC2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Studzińska-Sroka E, Majchrzak-Celińska A, Zalewski P, Szwajgier D, Baranowska-Wójcik E, Żarowski M, Plech T, Cielecka-Piontek J. 2021. </w:t>
      </w:r>
      <w:r w:rsidRPr="00832A5F">
        <w:rPr>
          <w:rFonts w:ascii="Times" w:hAnsi="Times" w:cs="Times"/>
        </w:rPr>
        <w:t xml:space="preserve">Permeability of hypogymnia physodes extract Component—Physodic acid through the Blood–Brain barrier as an important argument for its anticancer and neuroprotective activity within the central nervous system. Cancers </w:t>
      </w:r>
      <w:r w:rsidRPr="00832A5F">
        <w:rPr>
          <w:rFonts w:ascii="Times" w:hAnsi="Times" w:cs="Times"/>
          <w:b/>
          <w:bCs/>
        </w:rPr>
        <w:t>13(7):</w:t>
      </w:r>
      <w:r w:rsidRPr="00832A5F">
        <w:rPr>
          <w:rFonts w:ascii="Times" w:hAnsi="Times" w:cs="Times"/>
        </w:rPr>
        <w:t>1717.</w:t>
      </w:r>
    </w:p>
    <w:p w14:paraId="280A734A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Tatipamula VB, Annam SS. 2022.</w:t>
      </w:r>
      <w:r w:rsidRPr="00832A5F">
        <w:rPr>
          <w:rFonts w:ascii="Times" w:hAnsi="Times" w:cs="Times"/>
        </w:rPr>
        <w:t xml:space="preserve"> Antimycobacterial activity of acetone extract and isolated metabolites from folklore medicinal lichen </w:t>
      </w:r>
      <w:r w:rsidRPr="00832A5F">
        <w:rPr>
          <w:rFonts w:ascii="Times" w:hAnsi="Times" w:cs="Times"/>
          <w:i/>
          <w:iCs/>
        </w:rPr>
        <w:t xml:space="preserve">Usnea laevis </w:t>
      </w:r>
      <w:r w:rsidRPr="00832A5F">
        <w:rPr>
          <w:rFonts w:ascii="Times" w:hAnsi="Times" w:cs="Times"/>
        </w:rPr>
        <w:t xml:space="preserve">Nyl. against drug-sensitive and multidrug-resistant tuberculosis strains. Journal of Ethnopharmacology </w:t>
      </w:r>
      <w:r w:rsidRPr="00832A5F">
        <w:rPr>
          <w:rFonts w:ascii="Times" w:hAnsi="Times" w:cs="Times"/>
          <w:b/>
          <w:bCs/>
        </w:rPr>
        <w:t>282</w:t>
      </w:r>
      <w:r w:rsidRPr="00832A5F">
        <w:rPr>
          <w:rFonts w:ascii="Times" w:hAnsi="Times" w:cs="Times"/>
        </w:rPr>
        <w:t>:114641.</w:t>
      </w:r>
    </w:p>
    <w:p w14:paraId="33F596A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Umeokoli BO, Ebrahim W, El-Neketi M, Müller WE, Kalscheuer R, Lin W, Liu Z, Proksch P. 2019.</w:t>
      </w:r>
      <w:r w:rsidRPr="00832A5F">
        <w:rPr>
          <w:rFonts w:ascii="Times" w:hAnsi="Times" w:cs="Times"/>
        </w:rPr>
        <w:t xml:space="preserve"> A new depsidone derivative from mangrove sediment derived fungus </w:t>
      </w:r>
      <w:r w:rsidRPr="00832A5F">
        <w:rPr>
          <w:rFonts w:ascii="Times" w:hAnsi="Times" w:cs="Times"/>
          <w:i/>
          <w:iCs/>
        </w:rPr>
        <w:t>Lasiodiplodia theobromae</w:t>
      </w:r>
      <w:r w:rsidRPr="00832A5F">
        <w:rPr>
          <w:rFonts w:ascii="Times" w:hAnsi="Times" w:cs="Times"/>
        </w:rPr>
        <w:t>. Natural Product Research</w:t>
      </w:r>
      <w:r w:rsidRPr="00832A5F">
        <w:rPr>
          <w:rFonts w:ascii="Times" w:hAnsi="Times" w:cs="Times"/>
          <w:b/>
          <w:bCs/>
        </w:rPr>
        <w:t xml:space="preserve"> 33(15):</w:t>
      </w:r>
      <w:r w:rsidRPr="00832A5F">
        <w:rPr>
          <w:rFonts w:ascii="Times" w:hAnsi="Times" w:cs="Times"/>
        </w:rPr>
        <w:t>2215-2222.</w:t>
      </w:r>
    </w:p>
    <w:p w14:paraId="6FA25EE9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Van Nguyen K, Duong T, Nguyen KPP, Sangvichien E, Wonganan P, Chavasiri W. 2018. </w:t>
      </w:r>
      <w:r w:rsidRPr="00832A5F">
        <w:rPr>
          <w:rFonts w:ascii="Times" w:hAnsi="Times" w:cs="Times"/>
        </w:rPr>
        <w:t xml:space="preserve">Chemical constituents of the lichen usnea baileyi (stirt.) zahlbr. Tetrahedron Letters </w:t>
      </w:r>
      <w:r w:rsidRPr="00832A5F">
        <w:rPr>
          <w:rFonts w:ascii="Times" w:hAnsi="Times" w:cs="Times"/>
          <w:b/>
          <w:bCs/>
        </w:rPr>
        <w:t>59(14):</w:t>
      </w:r>
      <w:r w:rsidRPr="00832A5F">
        <w:rPr>
          <w:rFonts w:ascii="Times" w:hAnsi="Times" w:cs="Times"/>
        </w:rPr>
        <w:t>1348-1351.</w:t>
      </w:r>
    </w:p>
    <w:p w14:paraId="431FF858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Yang L, Wang Z, Wang Y, Li R, Wang F, Wang K. 2019. </w:t>
      </w:r>
      <w:r w:rsidRPr="00832A5F">
        <w:rPr>
          <w:rFonts w:ascii="Times" w:hAnsi="Times" w:cs="Times"/>
        </w:rPr>
        <w:t xml:space="preserve">Phenolic constituents with neuroprotective activities from </w:t>
      </w:r>
      <w:r w:rsidRPr="00832A5F">
        <w:rPr>
          <w:rFonts w:ascii="Times" w:hAnsi="Times" w:cs="Times"/>
          <w:i/>
          <w:iCs/>
        </w:rPr>
        <w:t>Hypericum wightianum</w:t>
      </w:r>
      <w:r w:rsidRPr="00832A5F">
        <w:rPr>
          <w:rFonts w:ascii="Times" w:hAnsi="Times" w:cs="Times"/>
        </w:rPr>
        <w:t xml:space="preserve">. Phytochemistry </w:t>
      </w:r>
      <w:r w:rsidRPr="00832A5F">
        <w:rPr>
          <w:rFonts w:ascii="Times" w:hAnsi="Times" w:cs="Times"/>
          <w:b/>
          <w:bCs/>
        </w:rPr>
        <w:t>165:</w:t>
      </w:r>
      <w:r w:rsidRPr="00832A5F">
        <w:rPr>
          <w:rFonts w:ascii="Times" w:hAnsi="Times" w:cs="Times"/>
        </w:rPr>
        <w:t>112049.</w:t>
      </w:r>
    </w:p>
    <w:p w14:paraId="3C8730C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Yang W, Bao H, Liu Y, Nie Y, Yang J, Hong P, Zhang Y. 2018.</w:t>
      </w:r>
      <w:r w:rsidRPr="00832A5F">
        <w:rPr>
          <w:rFonts w:ascii="Times" w:hAnsi="Times" w:cs="Times"/>
        </w:rPr>
        <w:t xml:space="preserve"> Depsidone derivatives and a cyclopeptide produced by marine fungus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 under chemical induction and by its plasma induced mutant. Molecules </w:t>
      </w:r>
      <w:r w:rsidRPr="00832A5F">
        <w:rPr>
          <w:rFonts w:ascii="Times" w:hAnsi="Times" w:cs="Times"/>
          <w:b/>
          <w:bCs/>
        </w:rPr>
        <w:t>23(9):</w:t>
      </w:r>
      <w:r w:rsidRPr="00832A5F">
        <w:rPr>
          <w:rFonts w:ascii="Times" w:hAnsi="Times" w:cs="Times"/>
        </w:rPr>
        <w:t>2245.</w:t>
      </w:r>
    </w:p>
    <w:p w14:paraId="2967BA0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Zhang L, Niaz SI, Wang Z, Zhu Y, Lin Y, Li J, Liu L. 2018. </w:t>
      </w:r>
      <w:r w:rsidRPr="00832A5F">
        <w:rPr>
          <w:rFonts w:ascii="Times" w:hAnsi="Times" w:cs="Times"/>
        </w:rPr>
        <w:t xml:space="preserve">α-Glucosidase inhibitory and cytotoxic botryorhodines from mangrove endophytic fungus </w:t>
      </w:r>
      <w:r w:rsidRPr="00832A5F">
        <w:rPr>
          <w:rFonts w:ascii="Times" w:hAnsi="Times" w:cs="Times"/>
          <w:i/>
          <w:iCs/>
        </w:rPr>
        <w:t>Trichoderma</w:t>
      </w:r>
      <w:r w:rsidRPr="00832A5F">
        <w:rPr>
          <w:rFonts w:ascii="Times" w:hAnsi="Times" w:cs="Times"/>
        </w:rPr>
        <w:t xml:space="preserve"> sp. 307. Natural Product Research </w:t>
      </w:r>
      <w:r w:rsidRPr="00832A5F">
        <w:rPr>
          <w:rFonts w:ascii="Times" w:hAnsi="Times" w:cs="Times"/>
          <w:b/>
          <w:bCs/>
        </w:rPr>
        <w:t>32(24):</w:t>
      </w:r>
      <w:r w:rsidRPr="00832A5F">
        <w:rPr>
          <w:rFonts w:ascii="Times" w:hAnsi="Times" w:cs="Times"/>
        </w:rPr>
        <w:t>2887-2892.</w:t>
      </w:r>
    </w:p>
    <w:p w14:paraId="0B57A58A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Zhang Y, Li Z, Huang B, Liu K, Peng S, Liu X, Gao C, Liu Y, Tan Y, Luo X. 2022.</w:t>
      </w:r>
      <w:r w:rsidRPr="00832A5F">
        <w:rPr>
          <w:rFonts w:ascii="Times" w:hAnsi="Times" w:cs="Times"/>
        </w:rPr>
        <w:t xml:space="preserve"> Anti-osteoclastogenic and antibacterial effects of chlorinated polyketides from the Beibu Gulf coral-derived fungus </w:t>
      </w:r>
      <w:r w:rsidRPr="00832A5F">
        <w:rPr>
          <w:rFonts w:ascii="Times" w:hAnsi="Times" w:cs="Times"/>
          <w:i/>
          <w:iCs/>
        </w:rPr>
        <w:t>Aspergillus unguis</w:t>
      </w:r>
      <w:r w:rsidRPr="00832A5F">
        <w:rPr>
          <w:rFonts w:ascii="Times" w:hAnsi="Times" w:cs="Times"/>
        </w:rPr>
        <w:t xml:space="preserve"> GXIMD 02505. Mar Drugs </w:t>
      </w:r>
      <w:r w:rsidRPr="00832A5F">
        <w:rPr>
          <w:rFonts w:ascii="Times" w:hAnsi="Times" w:cs="Times"/>
          <w:b/>
          <w:bCs/>
        </w:rPr>
        <w:t>20(3):</w:t>
      </w:r>
      <w:r w:rsidRPr="00832A5F">
        <w:rPr>
          <w:rFonts w:ascii="Times" w:hAnsi="Times" w:cs="Times"/>
        </w:rPr>
        <w:t>178.</w:t>
      </w:r>
    </w:p>
    <w:p w14:paraId="3C76453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>Zhao C, Liu G, Liu X, Zhang L, Li L, Liu L. 2020.</w:t>
      </w:r>
      <w:r w:rsidRPr="00832A5F">
        <w:rPr>
          <w:rFonts w:ascii="Times" w:hAnsi="Times" w:cs="Times"/>
        </w:rPr>
        <w:t xml:space="preserve"> Pycnidiophorones A–D, four new cytochalasans from the wetland derived fungus </w:t>
      </w:r>
      <w:r w:rsidRPr="00832A5F">
        <w:rPr>
          <w:rFonts w:ascii="Times" w:hAnsi="Times" w:cs="Times"/>
          <w:i/>
          <w:iCs/>
        </w:rPr>
        <w:t>Pycnidiophora dispersa</w:t>
      </w:r>
      <w:r w:rsidRPr="00832A5F">
        <w:rPr>
          <w:rFonts w:ascii="Times" w:hAnsi="Times" w:cs="Times"/>
        </w:rPr>
        <w:t xml:space="preserve">. RSC Advances </w:t>
      </w:r>
      <w:r w:rsidRPr="00832A5F">
        <w:rPr>
          <w:rFonts w:ascii="Times" w:hAnsi="Times" w:cs="Times"/>
          <w:b/>
          <w:bCs/>
        </w:rPr>
        <w:t>10(66):</w:t>
      </w:r>
      <w:r w:rsidRPr="00832A5F">
        <w:rPr>
          <w:rFonts w:ascii="Times" w:hAnsi="Times" w:cs="Times"/>
        </w:rPr>
        <w:t>40384-40390.</w:t>
      </w:r>
    </w:p>
    <w:p w14:paraId="2049737F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  <w:r w:rsidRPr="00832A5F">
        <w:rPr>
          <w:rFonts w:ascii="Times" w:hAnsi="Times" w:cs="Times"/>
          <w:b/>
          <w:bCs/>
        </w:rPr>
        <w:t xml:space="preserve">Zhao P, Yang M, Zhu G, Zhao B, Wang H, Liu H, Wang X, Qi J, Yin X, Yu L, Meng Y, Li Z, Zhang L, Xia X. 2021. </w:t>
      </w:r>
      <w:r w:rsidRPr="00832A5F">
        <w:rPr>
          <w:rFonts w:ascii="Times" w:hAnsi="Times" w:cs="Times"/>
        </w:rPr>
        <w:t xml:space="preserve">Mollicellins S-U, three new depsidones from </w:t>
      </w:r>
      <w:r w:rsidRPr="00832A5F">
        <w:rPr>
          <w:rFonts w:ascii="Times" w:hAnsi="Times" w:cs="Times"/>
          <w:i/>
          <w:iCs/>
        </w:rPr>
        <w:t>Chaetomium brasiliense</w:t>
      </w:r>
      <w:r w:rsidRPr="00832A5F">
        <w:rPr>
          <w:rFonts w:ascii="Times" w:hAnsi="Times" w:cs="Times"/>
        </w:rPr>
        <w:t xml:space="preserve"> SD-596 with anti-MRSA activities. The Journal of Antibiotics (Tokyo) </w:t>
      </w:r>
      <w:r w:rsidRPr="00832A5F">
        <w:rPr>
          <w:rFonts w:ascii="Times" w:hAnsi="Times" w:cs="Times"/>
          <w:b/>
          <w:bCs/>
        </w:rPr>
        <w:t>74(5):</w:t>
      </w:r>
      <w:r w:rsidRPr="00832A5F">
        <w:rPr>
          <w:rFonts w:ascii="Times" w:hAnsi="Times" w:cs="Times"/>
        </w:rPr>
        <w:t>317-323.</w:t>
      </w:r>
    </w:p>
    <w:p w14:paraId="3CE08AEE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</w:p>
    <w:p w14:paraId="0D3EA45B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</w:p>
    <w:p w14:paraId="3733ED02" w14:textId="77777777" w:rsidR="00621FB2" w:rsidRPr="00832A5F" w:rsidRDefault="00621FB2" w:rsidP="00621FB2">
      <w:pPr>
        <w:pStyle w:val="NormalWeb"/>
        <w:spacing w:before="0" w:beforeAutospacing="0" w:after="0" w:afterAutospacing="0"/>
        <w:ind w:left="450" w:hanging="450"/>
        <w:rPr>
          <w:rFonts w:ascii="Times" w:hAnsi="Times" w:cs="Times"/>
        </w:rPr>
      </w:pPr>
    </w:p>
    <w:p w14:paraId="50CDA44B" w14:textId="5E18372C" w:rsidR="00621FB2" w:rsidRPr="00832A5F" w:rsidRDefault="00621FB2" w:rsidP="00621FB2">
      <w:pPr>
        <w:spacing w:after="0" w:line="240" w:lineRule="auto"/>
        <w:ind w:left="900" w:right="-86" w:firstLine="1530"/>
        <w:rPr>
          <w:rFonts w:ascii="Times" w:hAnsi="Times" w:cs="Times"/>
          <w:sz w:val="18"/>
          <w:szCs w:val="18"/>
        </w:rPr>
      </w:pPr>
      <w:r w:rsidRPr="00832A5F">
        <w:rPr>
          <w:rFonts w:ascii="Times" w:hAnsi="Times" w:cs="Times"/>
          <w:b/>
          <w:bCs/>
        </w:rPr>
        <w:fldChar w:fldCharType="end"/>
      </w:r>
    </w:p>
    <w:sectPr w:rsidR="00621FB2" w:rsidRPr="00832A5F" w:rsidSect="00621FB2">
      <w:pgSz w:w="12240" w:h="15840"/>
      <w:pgMar w:top="1440" w:right="1800" w:bottom="1440" w:left="80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2E0B9E" w14:textId="77777777" w:rsidR="008E53FE" w:rsidRDefault="008E53FE" w:rsidP="00A34F24">
      <w:pPr>
        <w:spacing w:after="0" w:line="240" w:lineRule="auto"/>
      </w:pPr>
      <w:r>
        <w:separator/>
      </w:r>
    </w:p>
  </w:endnote>
  <w:endnote w:type="continuationSeparator" w:id="0">
    <w:p w14:paraId="2F3A0659" w14:textId="77777777" w:rsidR="008E53FE" w:rsidRDefault="008E53FE" w:rsidP="00A34F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STIXGeneral-Regular">
    <w:altName w:val="Cambria"/>
    <w:panose1 w:val="00000000000000000000"/>
    <w:charset w:val="00"/>
    <w:family w:val="roman"/>
    <w:notTrueType/>
    <w:pitch w:val="default"/>
  </w:font>
  <w:font w:name="AdvOT8608a8d1+22">
    <w:altName w:val="Cambria"/>
    <w:panose1 w:val="00000000000000000000"/>
    <w:charset w:val="00"/>
    <w:family w:val="roman"/>
    <w:notTrueType/>
    <w:pitch w:val="default"/>
  </w:font>
  <w:font w:name="AdvOTdd3b7348.I+03">
    <w:altName w:val="Cambria"/>
    <w:panose1 w:val="00000000000000000000"/>
    <w:charset w:val="00"/>
    <w:family w:val="roman"/>
    <w:notTrueType/>
    <w:pitch w:val="default"/>
  </w:font>
  <w:font w:name="AdvOTb0c9bf5d">
    <w:altName w:val="Cambria"/>
    <w:panose1 w:val="00000000000000000000"/>
    <w:charset w:val="00"/>
    <w:family w:val="roman"/>
    <w:notTrueType/>
    <w:pitch w:val="default"/>
  </w:font>
  <w:font w:name="RyuminPro-Light-Identity-H">
    <w:altName w:val="Cambria"/>
    <w:panose1 w:val="00000000000000000000"/>
    <w:charset w:val="00"/>
    <w:family w:val="roman"/>
    <w:notTrueType/>
    <w:pitch w:val="default"/>
  </w:font>
  <w:font w:name="AdvOTce71c481.I">
    <w:altName w:val="Cambria"/>
    <w:panose1 w:val="00000000000000000000"/>
    <w:charset w:val="00"/>
    <w:family w:val="roman"/>
    <w:notTrueType/>
    <w:pitch w:val="default"/>
  </w:font>
  <w:font w:name="AdvOT999035f4+fb">
    <w:altName w:val="Cambria"/>
    <w:panose1 w:val="00000000000000000000"/>
    <w:charset w:val="00"/>
    <w:family w:val="roman"/>
    <w:notTrueType/>
    <w:pitch w:val="default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0A5C5" w14:textId="77777777" w:rsidR="00AA754F" w:rsidRDefault="00AA754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149BE2" w14:textId="77777777" w:rsidR="00A34F24" w:rsidRPr="00AA754F" w:rsidRDefault="00A34F24" w:rsidP="00AA754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814CDB" w14:textId="77777777" w:rsidR="00AA754F" w:rsidRDefault="00AA754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F83293" w14:textId="77777777" w:rsidR="008E53FE" w:rsidRDefault="008E53FE" w:rsidP="00A34F24">
      <w:pPr>
        <w:spacing w:after="0" w:line="240" w:lineRule="auto"/>
      </w:pPr>
      <w:r>
        <w:separator/>
      </w:r>
    </w:p>
  </w:footnote>
  <w:footnote w:type="continuationSeparator" w:id="0">
    <w:p w14:paraId="6560B3B2" w14:textId="77777777" w:rsidR="008E53FE" w:rsidRDefault="008E53FE" w:rsidP="00A34F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B0298" w14:textId="77777777" w:rsidR="00AA754F" w:rsidRDefault="00AA754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F40201" w14:textId="77777777" w:rsidR="00AA754F" w:rsidRDefault="00AA754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BBCC67" w14:textId="77777777" w:rsidR="00AA754F" w:rsidRDefault="00AA75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365E9"/>
    <w:multiLevelType w:val="hybridMultilevel"/>
    <w:tmpl w:val="CD0CC4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355FB6"/>
    <w:multiLevelType w:val="hybridMultilevel"/>
    <w:tmpl w:val="A866C572"/>
    <w:lvl w:ilvl="0" w:tplc="075CCEB6">
      <w:start w:val="1"/>
      <w:numFmt w:val="decimal"/>
      <w:lvlText w:val="%1"/>
      <w:lvlJc w:val="left"/>
      <w:pPr>
        <w:ind w:left="29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88" w:hanging="360"/>
      </w:pPr>
    </w:lvl>
    <w:lvl w:ilvl="2" w:tplc="0409001B" w:tentative="1">
      <w:start w:val="1"/>
      <w:numFmt w:val="lowerRoman"/>
      <w:lvlText w:val="%3."/>
      <w:lvlJc w:val="right"/>
      <w:pPr>
        <w:ind w:left="4408" w:hanging="180"/>
      </w:pPr>
    </w:lvl>
    <w:lvl w:ilvl="3" w:tplc="0409000F" w:tentative="1">
      <w:start w:val="1"/>
      <w:numFmt w:val="decimal"/>
      <w:lvlText w:val="%4."/>
      <w:lvlJc w:val="left"/>
      <w:pPr>
        <w:ind w:left="5128" w:hanging="360"/>
      </w:pPr>
    </w:lvl>
    <w:lvl w:ilvl="4" w:tplc="04090019" w:tentative="1">
      <w:start w:val="1"/>
      <w:numFmt w:val="lowerLetter"/>
      <w:lvlText w:val="%5."/>
      <w:lvlJc w:val="left"/>
      <w:pPr>
        <w:ind w:left="5848" w:hanging="360"/>
      </w:pPr>
    </w:lvl>
    <w:lvl w:ilvl="5" w:tplc="0409001B" w:tentative="1">
      <w:start w:val="1"/>
      <w:numFmt w:val="lowerRoman"/>
      <w:lvlText w:val="%6."/>
      <w:lvlJc w:val="right"/>
      <w:pPr>
        <w:ind w:left="6568" w:hanging="180"/>
      </w:pPr>
    </w:lvl>
    <w:lvl w:ilvl="6" w:tplc="0409000F" w:tentative="1">
      <w:start w:val="1"/>
      <w:numFmt w:val="decimal"/>
      <w:lvlText w:val="%7."/>
      <w:lvlJc w:val="left"/>
      <w:pPr>
        <w:ind w:left="7288" w:hanging="360"/>
      </w:pPr>
    </w:lvl>
    <w:lvl w:ilvl="7" w:tplc="04090019" w:tentative="1">
      <w:start w:val="1"/>
      <w:numFmt w:val="lowerLetter"/>
      <w:lvlText w:val="%8."/>
      <w:lvlJc w:val="left"/>
      <w:pPr>
        <w:ind w:left="8008" w:hanging="360"/>
      </w:pPr>
    </w:lvl>
    <w:lvl w:ilvl="8" w:tplc="0409001B" w:tentative="1">
      <w:start w:val="1"/>
      <w:numFmt w:val="lowerRoman"/>
      <w:lvlText w:val="%9."/>
      <w:lvlJc w:val="right"/>
      <w:pPr>
        <w:ind w:left="8728" w:hanging="180"/>
      </w:pPr>
    </w:lvl>
  </w:abstractNum>
  <w:num w:numId="1" w16cid:durableId="1657224712">
    <w:abstractNumId w:val="0"/>
  </w:num>
  <w:num w:numId="2" w16cid:durableId="48308579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3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53F4"/>
    <w:rsid w:val="0000108A"/>
    <w:rsid w:val="0000112A"/>
    <w:rsid w:val="000024C0"/>
    <w:rsid w:val="00014270"/>
    <w:rsid w:val="00025D38"/>
    <w:rsid w:val="0003100D"/>
    <w:rsid w:val="00032A3D"/>
    <w:rsid w:val="0003620C"/>
    <w:rsid w:val="00036F59"/>
    <w:rsid w:val="00041A83"/>
    <w:rsid w:val="00041D5C"/>
    <w:rsid w:val="00044E7E"/>
    <w:rsid w:val="00051442"/>
    <w:rsid w:val="0005192D"/>
    <w:rsid w:val="000572FA"/>
    <w:rsid w:val="000603F3"/>
    <w:rsid w:val="00061515"/>
    <w:rsid w:val="00064913"/>
    <w:rsid w:val="000658E9"/>
    <w:rsid w:val="00066C53"/>
    <w:rsid w:val="00073DE7"/>
    <w:rsid w:val="000749E7"/>
    <w:rsid w:val="000773A1"/>
    <w:rsid w:val="000865A8"/>
    <w:rsid w:val="0009656C"/>
    <w:rsid w:val="000A258D"/>
    <w:rsid w:val="000A2F4A"/>
    <w:rsid w:val="000A54F7"/>
    <w:rsid w:val="000B1F61"/>
    <w:rsid w:val="000B3F6E"/>
    <w:rsid w:val="000C06BD"/>
    <w:rsid w:val="000C2194"/>
    <w:rsid w:val="000C2FD0"/>
    <w:rsid w:val="000C5924"/>
    <w:rsid w:val="000D1B4B"/>
    <w:rsid w:val="000D4FEA"/>
    <w:rsid w:val="000E7F71"/>
    <w:rsid w:val="000F412A"/>
    <w:rsid w:val="000F4A51"/>
    <w:rsid w:val="000F5481"/>
    <w:rsid w:val="000F5850"/>
    <w:rsid w:val="000F768C"/>
    <w:rsid w:val="00101835"/>
    <w:rsid w:val="0010252C"/>
    <w:rsid w:val="00104211"/>
    <w:rsid w:val="001077E6"/>
    <w:rsid w:val="00110B38"/>
    <w:rsid w:val="001145EB"/>
    <w:rsid w:val="001158AF"/>
    <w:rsid w:val="00117791"/>
    <w:rsid w:val="0012472A"/>
    <w:rsid w:val="00124820"/>
    <w:rsid w:val="00127553"/>
    <w:rsid w:val="001276BF"/>
    <w:rsid w:val="00135713"/>
    <w:rsid w:val="001360A6"/>
    <w:rsid w:val="001445CF"/>
    <w:rsid w:val="00145890"/>
    <w:rsid w:val="00147E5C"/>
    <w:rsid w:val="0015557C"/>
    <w:rsid w:val="00156B72"/>
    <w:rsid w:val="00160EC2"/>
    <w:rsid w:val="001621B5"/>
    <w:rsid w:val="00162D97"/>
    <w:rsid w:val="00162FC3"/>
    <w:rsid w:val="001644D6"/>
    <w:rsid w:val="00165CF1"/>
    <w:rsid w:val="00167560"/>
    <w:rsid w:val="001706BE"/>
    <w:rsid w:val="00173C97"/>
    <w:rsid w:val="00174BE8"/>
    <w:rsid w:val="00175419"/>
    <w:rsid w:val="0017631D"/>
    <w:rsid w:val="00176DFE"/>
    <w:rsid w:val="00183A6E"/>
    <w:rsid w:val="00190CAC"/>
    <w:rsid w:val="00192DBE"/>
    <w:rsid w:val="001A0C2F"/>
    <w:rsid w:val="001A31EF"/>
    <w:rsid w:val="001A394A"/>
    <w:rsid w:val="001A5076"/>
    <w:rsid w:val="001A741D"/>
    <w:rsid w:val="001A76B9"/>
    <w:rsid w:val="001B2716"/>
    <w:rsid w:val="001B6314"/>
    <w:rsid w:val="001C3634"/>
    <w:rsid w:val="001C7C34"/>
    <w:rsid w:val="001C7EEC"/>
    <w:rsid w:val="001E0BEB"/>
    <w:rsid w:val="001E69FA"/>
    <w:rsid w:val="001E6E9E"/>
    <w:rsid w:val="001E7C51"/>
    <w:rsid w:val="001F3191"/>
    <w:rsid w:val="001F679E"/>
    <w:rsid w:val="001F7136"/>
    <w:rsid w:val="001F71AD"/>
    <w:rsid w:val="0020362D"/>
    <w:rsid w:val="00210557"/>
    <w:rsid w:val="00210D43"/>
    <w:rsid w:val="00213D92"/>
    <w:rsid w:val="00215595"/>
    <w:rsid w:val="00220FFE"/>
    <w:rsid w:val="00222C67"/>
    <w:rsid w:val="00224536"/>
    <w:rsid w:val="00225438"/>
    <w:rsid w:val="00230922"/>
    <w:rsid w:val="00231673"/>
    <w:rsid w:val="00233230"/>
    <w:rsid w:val="00234CA4"/>
    <w:rsid w:val="0023638F"/>
    <w:rsid w:val="00242134"/>
    <w:rsid w:val="00243FA2"/>
    <w:rsid w:val="00250C2D"/>
    <w:rsid w:val="002519D7"/>
    <w:rsid w:val="00252102"/>
    <w:rsid w:val="00257E22"/>
    <w:rsid w:val="00265E17"/>
    <w:rsid w:val="0026762E"/>
    <w:rsid w:val="002702B2"/>
    <w:rsid w:val="00271384"/>
    <w:rsid w:val="0027419E"/>
    <w:rsid w:val="00277BFD"/>
    <w:rsid w:val="00284EA7"/>
    <w:rsid w:val="00287FB7"/>
    <w:rsid w:val="0029027E"/>
    <w:rsid w:val="002953AD"/>
    <w:rsid w:val="00296120"/>
    <w:rsid w:val="00297684"/>
    <w:rsid w:val="002A4E79"/>
    <w:rsid w:val="002A740F"/>
    <w:rsid w:val="002B26CA"/>
    <w:rsid w:val="002B59CC"/>
    <w:rsid w:val="002C12C8"/>
    <w:rsid w:val="002D75D9"/>
    <w:rsid w:val="002F09A7"/>
    <w:rsid w:val="002F1D14"/>
    <w:rsid w:val="002F6CE4"/>
    <w:rsid w:val="002F78EC"/>
    <w:rsid w:val="002F7DC0"/>
    <w:rsid w:val="003019EA"/>
    <w:rsid w:val="00301A67"/>
    <w:rsid w:val="003022AF"/>
    <w:rsid w:val="003023DD"/>
    <w:rsid w:val="00306FA0"/>
    <w:rsid w:val="00311CA3"/>
    <w:rsid w:val="0031290F"/>
    <w:rsid w:val="00312AD7"/>
    <w:rsid w:val="003138BD"/>
    <w:rsid w:val="00320B1E"/>
    <w:rsid w:val="00322008"/>
    <w:rsid w:val="0032533C"/>
    <w:rsid w:val="00333FA8"/>
    <w:rsid w:val="00334396"/>
    <w:rsid w:val="00335640"/>
    <w:rsid w:val="0034267D"/>
    <w:rsid w:val="00343445"/>
    <w:rsid w:val="0035080A"/>
    <w:rsid w:val="00354797"/>
    <w:rsid w:val="003571D2"/>
    <w:rsid w:val="00360582"/>
    <w:rsid w:val="0036481A"/>
    <w:rsid w:val="00374FA4"/>
    <w:rsid w:val="00376062"/>
    <w:rsid w:val="003815E1"/>
    <w:rsid w:val="003853A3"/>
    <w:rsid w:val="0038773B"/>
    <w:rsid w:val="003910AC"/>
    <w:rsid w:val="00391848"/>
    <w:rsid w:val="0039503F"/>
    <w:rsid w:val="003A3803"/>
    <w:rsid w:val="003A60A4"/>
    <w:rsid w:val="003B4E15"/>
    <w:rsid w:val="003B603A"/>
    <w:rsid w:val="003B78F6"/>
    <w:rsid w:val="003C79B9"/>
    <w:rsid w:val="003D404B"/>
    <w:rsid w:val="003D789C"/>
    <w:rsid w:val="003E0E85"/>
    <w:rsid w:val="003E157A"/>
    <w:rsid w:val="003E2592"/>
    <w:rsid w:val="003F18BB"/>
    <w:rsid w:val="003F1BD0"/>
    <w:rsid w:val="003F4C19"/>
    <w:rsid w:val="003F57DB"/>
    <w:rsid w:val="0040116A"/>
    <w:rsid w:val="004054B8"/>
    <w:rsid w:val="0040678F"/>
    <w:rsid w:val="00410D99"/>
    <w:rsid w:val="00415C4A"/>
    <w:rsid w:val="00416EE7"/>
    <w:rsid w:val="00421C1D"/>
    <w:rsid w:val="00423BCA"/>
    <w:rsid w:val="004267D0"/>
    <w:rsid w:val="00427280"/>
    <w:rsid w:val="0043208E"/>
    <w:rsid w:val="004346AC"/>
    <w:rsid w:val="00435C73"/>
    <w:rsid w:val="004367A2"/>
    <w:rsid w:val="004376C7"/>
    <w:rsid w:val="0043796E"/>
    <w:rsid w:val="0045280E"/>
    <w:rsid w:val="0045288B"/>
    <w:rsid w:val="00452DFF"/>
    <w:rsid w:val="00463066"/>
    <w:rsid w:val="00465858"/>
    <w:rsid w:val="0047059F"/>
    <w:rsid w:val="00470E9A"/>
    <w:rsid w:val="00475D30"/>
    <w:rsid w:val="00475E13"/>
    <w:rsid w:val="004871C3"/>
    <w:rsid w:val="004901CC"/>
    <w:rsid w:val="004A171F"/>
    <w:rsid w:val="004A5D22"/>
    <w:rsid w:val="004A7AA2"/>
    <w:rsid w:val="004B423B"/>
    <w:rsid w:val="004B4F1C"/>
    <w:rsid w:val="004B7C72"/>
    <w:rsid w:val="004C027A"/>
    <w:rsid w:val="004C4BFF"/>
    <w:rsid w:val="004C74C7"/>
    <w:rsid w:val="004D175B"/>
    <w:rsid w:val="004D6C59"/>
    <w:rsid w:val="004D6CC1"/>
    <w:rsid w:val="004E0A82"/>
    <w:rsid w:val="004E5438"/>
    <w:rsid w:val="004F34DF"/>
    <w:rsid w:val="00501B77"/>
    <w:rsid w:val="0050513B"/>
    <w:rsid w:val="00516F89"/>
    <w:rsid w:val="00520D19"/>
    <w:rsid w:val="005221D2"/>
    <w:rsid w:val="00522CB0"/>
    <w:rsid w:val="00527132"/>
    <w:rsid w:val="00534FBC"/>
    <w:rsid w:val="00540843"/>
    <w:rsid w:val="00544907"/>
    <w:rsid w:val="005642F7"/>
    <w:rsid w:val="00566982"/>
    <w:rsid w:val="005673AE"/>
    <w:rsid w:val="005708DE"/>
    <w:rsid w:val="00572F90"/>
    <w:rsid w:val="00574C81"/>
    <w:rsid w:val="005779F0"/>
    <w:rsid w:val="005857F3"/>
    <w:rsid w:val="005958E5"/>
    <w:rsid w:val="005A1DF1"/>
    <w:rsid w:val="005A50A4"/>
    <w:rsid w:val="005A521E"/>
    <w:rsid w:val="005B16AF"/>
    <w:rsid w:val="005D00CE"/>
    <w:rsid w:val="005D14A3"/>
    <w:rsid w:val="005D196D"/>
    <w:rsid w:val="005D1F05"/>
    <w:rsid w:val="005D4813"/>
    <w:rsid w:val="005F6617"/>
    <w:rsid w:val="006012E2"/>
    <w:rsid w:val="00602683"/>
    <w:rsid w:val="006042E5"/>
    <w:rsid w:val="00604372"/>
    <w:rsid w:val="00604521"/>
    <w:rsid w:val="00612D18"/>
    <w:rsid w:val="00614F24"/>
    <w:rsid w:val="00621FB2"/>
    <w:rsid w:val="00623272"/>
    <w:rsid w:val="006237D2"/>
    <w:rsid w:val="0062580C"/>
    <w:rsid w:val="006259E2"/>
    <w:rsid w:val="00635093"/>
    <w:rsid w:val="00635E0C"/>
    <w:rsid w:val="00635EBC"/>
    <w:rsid w:val="00637167"/>
    <w:rsid w:val="00645B6C"/>
    <w:rsid w:val="00650E1D"/>
    <w:rsid w:val="006530EB"/>
    <w:rsid w:val="00653909"/>
    <w:rsid w:val="00653982"/>
    <w:rsid w:val="00657523"/>
    <w:rsid w:val="00664B1C"/>
    <w:rsid w:val="00665AAF"/>
    <w:rsid w:val="00670426"/>
    <w:rsid w:val="00673588"/>
    <w:rsid w:val="00673689"/>
    <w:rsid w:val="00673E5F"/>
    <w:rsid w:val="006753C2"/>
    <w:rsid w:val="00676665"/>
    <w:rsid w:val="006802EA"/>
    <w:rsid w:val="0068342B"/>
    <w:rsid w:val="00687267"/>
    <w:rsid w:val="0069605E"/>
    <w:rsid w:val="00696173"/>
    <w:rsid w:val="00697F25"/>
    <w:rsid w:val="006A08C4"/>
    <w:rsid w:val="006A3D9B"/>
    <w:rsid w:val="006C0E57"/>
    <w:rsid w:val="006C1170"/>
    <w:rsid w:val="006D497E"/>
    <w:rsid w:val="006E06D2"/>
    <w:rsid w:val="006E46EC"/>
    <w:rsid w:val="006E4E6A"/>
    <w:rsid w:val="006F1DC1"/>
    <w:rsid w:val="006F348E"/>
    <w:rsid w:val="006F6C3D"/>
    <w:rsid w:val="00706EF7"/>
    <w:rsid w:val="007124C2"/>
    <w:rsid w:val="007138CC"/>
    <w:rsid w:val="007157BE"/>
    <w:rsid w:val="007179DC"/>
    <w:rsid w:val="00721C5C"/>
    <w:rsid w:val="0072296A"/>
    <w:rsid w:val="0072336C"/>
    <w:rsid w:val="00726711"/>
    <w:rsid w:val="00730A30"/>
    <w:rsid w:val="00731DCF"/>
    <w:rsid w:val="00733CD3"/>
    <w:rsid w:val="0073574B"/>
    <w:rsid w:val="00742E98"/>
    <w:rsid w:val="00743092"/>
    <w:rsid w:val="00744E82"/>
    <w:rsid w:val="00750BD5"/>
    <w:rsid w:val="00753397"/>
    <w:rsid w:val="00753CE7"/>
    <w:rsid w:val="00756E23"/>
    <w:rsid w:val="0075722E"/>
    <w:rsid w:val="007617A8"/>
    <w:rsid w:val="007632AF"/>
    <w:rsid w:val="007664AA"/>
    <w:rsid w:val="00766B55"/>
    <w:rsid w:val="00776AD9"/>
    <w:rsid w:val="0078078C"/>
    <w:rsid w:val="0078092F"/>
    <w:rsid w:val="00781817"/>
    <w:rsid w:val="00783674"/>
    <w:rsid w:val="0078387A"/>
    <w:rsid w:val="007839FF"/>
    <w:rsid w:val="007861FC"/>
    <w:rsid w:val="00790730"/>
    <w:rsid w:val="00792254"/>
    <w:rsid w:val="007935FA"/>
    <w:rsid w:val="00794CC0"/>
    <w:rsid w:val="007A0342"/>
    <w:rsid w:val="007A1B6F"/>
    <w:rsid w:val="007B3546"/>
    <w:rsid w:val="007B6058"/>
    <w:rsid w:val="007B6D28"/>
    <w:rsid w:val="007C0056"/>
    <w:rsid w:val="007C45BC"/>
    <w:rsid w:val="007C565A"/>
    <w:rsid w:val="007C754F"/>
    <w:rsid w:val="007D1F4B"/>
    <w:rsid w:val="007D7EDB"/>
    <w:rsid w:val="007F107F"/>
    <w:rsid w:val="00801C0B"/>
    <w:rsid w:val="00804882"/>
    <w:rsid w:val="0080600F"/>
    <w:rsid w:val="00811072"/>
    <w:rsid w:val="00814065"/>
    <w:rsid w:val="008152DE"/>
    <w:rsid w:val="00820BDD"/>
    <w:rsid w:val="008230B8"/>
    <w:rsid w:val="00823B4D"/>
    <w:rsid w:val="00824394"/>
    <w:rsid w:val="00825324"/>
    <w:rsid w:val="00826208"/>
    <w:rsid w:val="00832A5F"/>
    <w:rsid w:val="00836FD3"/>
    <w:rsid w:val="00840A28"/>
    <w:rsid w:val="0084261D"/>
    <w:rsid w:val="008429F8"/>
    <w:rsid w:val="008448CE"/>
    <w:rsid w:val="00847838"/>
    <w:rsid w:val="00850AFA"/>
    <w:rsid w:val="00850F82"/>
    <w:rsid w:val="00854C49"/>
    <w:rsid w:val="008614D3"/>
    <w:rsid w:val="0086258C"/>
    <w:rsid w:val="00862F76"/>
    <w:rsid w:val="008638AF"/>
    <w:rsid w:val="00863A01"/>
    <w:rsid w:val="00865949"/>
    <w:rsid w:val="008661A0"/>
    <w:rsid w:val="00866883"/>
    <w:rsid w:val="00871216"/>
    <w:rsid w:val="008779F8"/>
    <w:rsid w:val="00884085"/>
    <w:rsid w:val="00884AF4"/>
    <w:rsid w:val="00884EAD"/>
    <w:rsid w:val="00884F33"/>
    <w:rsid w:val="00886273"/>
    <w:rsid w:val="00893CBB"/>
    <w:rsid w:val="008955E4"/>
    <w:rsid w:val="00896469"/>
    <w:rsid w:val="008A0811"/>
    <w:rsid w:val="008A2A64"/>
    <w:rsid w:val="008A7BB2"/>
    <w:rsid w:val="008B0B7F"/>
    <w:rsid w:val="008B0BD2"/>
    <w:rsid w:val="008B11C5"/>
    <w:rsid w:val="008B1F90"/>
    <w:rsid w:val="008B3E47"/>
    <w:rsid w:val="008C0FEB"/>
    <w:rsid w:val="008C15D0"/>
    <w:rsid w:val="008C7312"/>
    <w:rsid w:val="008D2671"/>
    <w:rsid w:val="008E3FD2"/>
    <w:rsid w:val="008E53FE"/>
    <w:rsid w:val="008E71A2"/>
    <w:rsid w:val="008F1923"/>
    <w:rsid w:val="008F63F0"/>
    <w:rsid w:val="008F682B"/>
    <w:rsid w:val="008F7512"/>
    <w:rsid w:val="00900D22"/>
    <w:rsid w:val="00907513"/>
    <w:rsid w:val="00907932"/>
    <w:rsid w:val="00912B0A"/>
    <w:rsid w:val="00923530"/>
    <w:rsid w:val="009302A7"/>
    <w:rsid w:val="00935191"/>
    <w:rsid w:val="00946A87"/>
    <w:rsid w:val="00946ED0"/>
    <w:rsid w:val="009538E5"/>
    <w:rsid w:val="00953B07"/>
    <w:rsid w:val="009541E4"/>
    <w:rsid w:val="00962F47"/>
    <w:rsid w:val="0096559A"/>
    <w:rsid w:val="0096704A"/>
    <w:rsid w:val="00967854"/>
    <w:rsid w:val="00967958"/>
    <w:rsid w:val="00971892"/>
    <w:rsid w:val="00971D8C"/>
    <w:rsid w:val="00975320"/>
    <w:rsid w:val="00977665"/>
    <w:rsid w:val="0098291C"/>
    <w:rsid w:val="00984B50"/>
    <w:rsid w:val="00987C71"/>
    <w:rsid w:val="00987E3F"/>
    <w:rsid w:val="009916DE"/>
    <w:rsid w:val="0099514E"/>
    <w:rsid w:val="009A525C"/>
    <w:rsid w:val="009A5301"/>
    <w:rsid w:val="009A743B"/>
    <w:rsid w:val="009C0206"/>
    <w:rsid w:val="009C0FB5"/>
    <w:rsid w:val="009C1EB4"/>
    <w:rsid w:val="009C4381"/>
    <w:rsid w:val="009C5B9A"/>
    <w:rsid w:val="009D0BDC"/>
    <w:rsid w:val="009E1692"/>
    <w:rsid w:val="009E4406"/>
    <w:rsid w:val="009E65FB"/>
    <w:rsid w:val="009E7936"/>
    <w:rsid w:val="009F0442"/>
    <w:rsid w:val="009F1F3F"/>
    <w:rsid w:val="009F5043"/>
    <w:rsid w:val="00A056EC"/>
    <w:rsid w:val="00A11C76"/>
    <w:rsid w:val="00A1211D"/>
    <w:rsid w:val="00A21956"/>
    <w:rsid w:val="00A26CDE"/>
    <w:rsid w:val="00A312CB"/>
    <w:rsid w:val="00A32A22"/>
    <w:rsid w:val="00A338C0"/>
    <w:rsid w:val="00A34F24"/>
    <w:rsid w:val="00A35B8E"/>
    <w:rsid w:val="00A377F6"/>
    <w:rsid w:val="00A37EA7"/>
    <w:rsid w:val="00A44EE4"/>
    <w:rsid w:val="00A560F1"/>
    <w:rsid w:val="00A57670"/>
    <w:rsid w:val="00A57FC2"/>
    <w:rsid w:val="00A66831"/>
    <w:rsid w:val="00A70FC3"/>
    <w:rsid w:val="00A75386"/>
    <w:rsid w:val="00A80F8E"/>
    <w:rsid w:val="00A8536B"/>
    <w:rsid w:val="00A85EF2"/>
    <w:rsid w:val="00A86F26"/>
    <w:rsid w:val="00A87D35"/>
    <w:rsid w:val="00AA63C4"/>
    <w:rsid w:val="00AA754F"/>
    <w:rsid w:val="00AB15A1"/>
    <w:rsid w:val="00AB6620"/>
    <w:rsid w:val="00AC2904"/>
    <w:rsid w:val="00AC37B5"/>
    <w:rsid w:val="00AD5844"/>
    <w:rsid w:val="00AE74CA"/>
    <w:rsid w:val="00AF498F"/>
    <w:rsid w:val="00AF66A8"/>
    <w:rsid w:val="00B146A0"/>
    <w:rsid w:val="00B22FD7"/>
    <w:rsid w:val="00B30C11"/>
    <w:rsid w:val="00B36DF1"/>
    <w:rsid w:val="00B40023"/>
    <w:rsid w:val="00B4118C"/>
    <w:rsid w:val="00B412A9"/>
    <w:rsid w:val="00B42908"/>
    <w:rsid w:val="00B430F6"/>
    <w:rsid w:val="00B447BD"/>
    <w:rsid w:val="00B46D70"/>
    <w:rsid w:val="00B50256"/>
    <w:rsid w:val="00B5621D"/>
    <w:rsid w:val="00B62C01"/>
    <w:rsid w:val="00B62FB3"/>
    <w:rsid w:val="00B64F99"/>
    <w:rsid w:val="00B65D71"/>
    <w:rsid w:val="00B66598"/>
    <w:rsid w:val="00B66D8F"/>
    <w:rsid w:val="00B71268"/>
    <w:rsid w:val="00B71A20"/>
    <w:rsid w:val="00B768B1"/>
    <w:rsid w:val="00B7759D"/>
    <w:rsid w:val="00B821CB"/>
    <w:rsid w:val="00B82FDF"/>
    <w:rsid w:val="00B8342C"/>
    <w:rsid w:val="00B92A01"/>
    <w:rsid w:val="00B931DC"/>
    <w:rsid w:val="00B9540C"/>
    <w:rsid w:val="00BA0022"/>
    <w:rsid w:val="00BA0331"/>
    <w:rsid w:val="00BA17E9"/>
    <w:rsid w:val="00BA3E69"/>
    <w:rsid w:val="00BA64C6"/>
    <w:rsid w:val="00BB118D"/>
    <w:rsid w:val="00BB2431"/>
    <w:rsid w:val="00BB3FBB"/>
    <w:rsid w:val="00BB576D"/>
    <w:rsid w:val="00BB7692"/>
    <w:rsid w:val="00BC136E"/>
    <w:rsid w:val="00BC25D4"/>
    <w:rsid w:val="00BC4E18"/>
    <w:rsid w:val="00BD0EB7"/>
    <w:rsid w:val="00BD13EE"/>
    <w:rsid w:val="00BE28F2"/>
    <w:rsid w:val="00BE43C2"/>
    <w:rsid w:val="00BF11BF"/>
    <w:rsid w:val="00BF4871"/>
    <w:rsid w:val="00BF75FF"/>
    <w:rsid w:val="00C04A11"/>
    <w:rsid w:val="00C116E4"/>
    <w:rsid w:val="00C24FC5"/>
    <w:rsid w:val="00C264D4"/>
    <w:rsid w:val="00C30E6C"/>
    <w:rsid w:val="00C31B30"/>
    <w:rsid w:val="00C3243E"/>
    <w:rsid w:val="00C36450"/>
    <w:rsid w:val="00C36860"/>
    <w:rsid w:val="00C405FD"/>
    <w:rsid w:val="00C43890"/>
    <w:rsid w:val="00C441E8"/>
    <w:rsid w:val="00C4610D"/>
    <w:rsid w:val="00C46EFE"/>
    <w:rsid w:val="00C52E8D"/>
    <w:rsid w:val="00C55EF9"/>
    <w:rsid w:val="00C61A49"/>
    <w:rsid w:val="00C6231B"/>
    <w:rsid w:val="00C632A2"/>
    <w:rsid w:val="00C63DBB"/>
    <w:rsid w:val="00C73FA3"/>
    <w:rsid w:val="00C7409A"/>
    <w:rsid w:val="00C74C6B"/>
    <w:rsid w:val="00C8244C"/>
    <w:rsid w:val="00C842DD"/>
    <w:rsid w:val="00C85147"/>
    <w:rsid w:val="00C94057"/>
    <w:rsid w:val="00C94B44"/>
    <w:rsid w:val="00CB36AD"/>
    <w:rsid w:val="00CB40CD"/>
    <w:rsid w:val="00CB53F4"/>
    <w:rsid w:val="00CC4CE6"/>
    <w:rsid w:val="00CD3E9F"/>
    <w:rsid w:val="00CD6F0B"/>
    <w:rsid w:val="00CE00F1"/>
    <w:rsid w:val="00CE23DC"/>
    <w:rsid w:val="00CE3D83"/>
    <w:rsid w:val="00CE6B27"/>
    <w:rsid w:val="00CE7BA2"/>
    <w:rsid w:val="00CF0E15"/>
    <w:rsid w:val="00CF2D58"/>
    <w:rsid w:val="00CF342D"/>
    <w:rsid w:val="00CF3DB0"/>
    <w:rsid w:val="00D0020E"/>
    <w:rsid w:val="00D011F2"/>
    <w:rsid w:val="00D01855"/>
    <w:rsid w:val="00D128A2"/>
    <w:rsid w:val="00D14F32"/>
    <w:rsid w:val="00D242F7"/>
    <w:rsid w:val="00D279E3"/>
    <w:rsid w:val="00D3535A"/>
    <w:rsid w:val="00D35671"/>
    <w:rsid w:val="00D4092F"/>
    <w:rsid w:val="00D47B01"/>
    <w:rsid w:val="00D523C2"/>
    <w:rsid w:val="00D543A1"/>
    <w:rsid w:val="00D54E3A"/>
    <w:rsid w:val="00D579D1"/>
    <w:rsid w:val="00D57F76"/>
    <w:rsid w:val="00D61408"/>
    <w:rsid w:val="00D623A1"/>
    <w:rsid w:val="00D62621"/>
    <w:rsid w:val="00D716FA"/>
    <w:rsid w:val="00D74B06"/>
    <w:rsid w:val="00D7626C"/>
    <w:rsid w:val="00D81108"/>
    <w:rsid w:val="00D8191E"/>
    <w:rsid w:val="00D90532"/>
    <w:rsid w:val="00D9318E"/>
    <w:rsid w:val="00D94489"/>
    <w:rsid w:val="00D96A21"/>
    <w:rsid w:val="00D9778E"/>
    <w:rsid w:val="00DA0ADD"/>
    <w:rsid w:val="00DA2B07"/>
    <w:rsid w:val="00DA2B51"/>
    <w:rsid w:val="00DA3A45"/>
    <w:rsid w:val="00DA530B"/>
    <w:rsid w:val="00DB0642"/>
    <w:rsid w:val="00DC3E63"/>
    <w:rsid w:val="00DC3FCC"/>
    <w:rsid w:val="00DC53FB"/>
    <w:rsid w:val="00DC5898"/>
    <w:rsid w:val="00DC5D51"/>
    <w:rsid w:val="00DC7368"/>
    <w:rsid w:val="00DD1236"/>
    <w:rsid w:val="00DD18AD"/>
    <w:rsid w:val="00DD301F"/>
    <w:rsid w:val="00DD466B"/>
    <w:rsid w:val="00DD61EB"/>
    <w:rsid w:val="00DE0892"/>
    <w:rsid w:val="00DE0F51"/>
    <w:rsid w:val="00DE78D7"/>
    <w:rsid w:val="00DF4177"/>
    <w:rsid w:val="00E01F6C"/>
    <w:rsid w:val="00E07064"/>
    <w:rsid w:val="00E17D70"/>
    <w:rsid w:val="00E21F08"/>
    <w:rsid w:val="00E22F91"/>
    <w:rsid w:val="00E27896"/>
    <w:rsid w:val="00E27B70"/>
    <w:rsid w:val="00E370AF"/>
    <w:rsid w:val="00E56EE5"/>
    <w:rsid w:val="00E578C7"/>
    <w:rsid w:val="00E5793D"/>
    <w:rsid w:val="00E61AE6"/>
    <w:rsid w:val="00E653A1"/>
    <w:rsid w:val="00E662F0"/>
    <w:rsid w:val="00E7416A"/>
    <w:rsid w:val="00E74434"/>
    <w:rsid w:val="00E7542E"/>
    <w:rsid w:val="00E75820"/>
    <w:rsid w:val="00E77449"/>
    <w:rsid w:val="00E801EA"/>
    <w:rsid w:val="00E851AE"/>
    <w:rsid w:val="00E920B2"/>
    <w:rsid w:val="00E92B80"/>
    <w:rsid w:val="00E931FF"/>
    <w:rsid w:val="00EA1C1A"/>
    <w:rsid w:val="00EB7A3C"/>
    <w:rsid w:val="00EC57B7"/>
    <w:rsid w:val="00EC5BD1"/>
    <w:rsid w:val="00EC70C5"/>
    <w:rsid w:val="00ED1898"/>
    <w:rsid w:val="00ED30D4"/>
    <w:rsid w:val="00ED783A"/>
    <w:rsid w:val="00EE1EA8"/>
    <w:rsid w:val="00EE239C"/>
    <w:rsid w:val="00EE321B"/>
    <w:rsid w:val="00EE6A87"/>
    <w:rsid w:val="00F04862"/>
    <w:rsid w:val="00F05026"/>
    <w:rsid w:val="00F07BBA"/>
    <w:rsid w:val="00F15B9C"/>
    <w:rsid w:val="00F1642F"/>
    <w:rsid w:val="00F224EB"/>
    <w:rsid w:val="00F31F1E"/>
    <w:rsid w:val="00F35390"/>
    <w:rsid w:val="00F4062E"/>
    <w:rsid w:val="00F41DC1"/>
    <w:rsid w:val="00F42C0F"/>
    <w:rsid w:val="00F5287C"/>
    <w:rsid w:val="00F528F1"/>
    <w:rsid w:val="00F5409A"/>
    <w:rsid w:val="00F62C88"/>
    <w:rsid w:val="00F637FB"/>
    <w:rsid w:val="00F657C1"/>
    <w:rsid w:val="00F65C70"/>
    <w:rsid w:val="00F6793B"/>
    <w:rsid w:val="00F7044F"/>
    <w:rsid w:val="00F71A6C"/>
    <w:rsid w:val="00F73B28"/>
    <w:rsid w:val="00F73F13"/>
    <w:rsid w:val="00F73F6B"/>
    <w:rsid w:val="00F80EB3"/>
    <w:rsid w:val="00FA411C"/>
    <w:rsid w:val="00FA7435"/>
    <w:rsid w:val="00FA7C30"/>
    <w:rsid w:val="00FB1200"/>
    <w:rsid w:val="00FB3134"/>
    <w:rsid w:val="00FB4E0A"/>
    <w:rsid w:val="00FB72DF"/>
    <w:rsid w:val="00FC41E4"/>
    <w:rsid w:val="00FD44C1"/>
    <w:rsid w:val="00FD6529"/>
    <w:rsid w:val="00FD7A81"/>
    <w:rsid w:val="00FE3788"/>
    <w:rsid w:val="00FE5C88"/>
    <w:rsid w:val="00FF6B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E3DC221"/>
  <w15:chartTrackingRefBased/>
  <w15:docId w15:val="{34E1FB51-0C5F-4DD1-A01E-CDD952822D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46306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CB53F4"/>
    <w:rPr>
      <w:rFonts w:ascii="TimesNewRomanPSMT" w:hAnsi="TimesNewRomanPSMT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21">
    <w:name w:val="fontstyle21"/>
    <w:basedOn w:val="DefaultParagraphFont"/>
    <w:rsid w:val="00CB53F4"/>
    <w:rPr>
      <w:rFonts w:ascii="TimesNewRomanPS-BoldMT" w:hAnsi="TimesNewRomanPS-BoldMT" w:hint="default"/>
      <w:b/>
      <w:bCs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DefaultParagraphFont"/>
    <w:rsid w:val="00CB53F4"/>
    <w:rPr>
      <w:rFonts w:ascii="TimesNewRomanPS-ItalicMT" w:hAnsi="TimesNewRomanPS-ItalicMT" w:hint="default"/>
      <w:b w:val="0"/>
      <w:bCs w:val="0"/>
      <w:i/>
      <w:iCs/>
      <w:color w:val="000000"/>
      <w:sz w:val="16"/>
      <w:szCs w:val="16"/>
    </w:rPr>
  </w:style>
  <w:style w:type="character" w:customStyle="1" w:styleId="fontstyle41">
    <w:name w:val="fontstyle41"/>
    <w:basedOn w:val="DefaultParagraphFont"/>
    <w:rsid w:val="00E653A1"/>
    <w:rPr>
      <w:rFonts w:ascii="STIXGeneral-Regular" w:hAnsi="STIXGeneral-Regular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51">
    <w:name w:val="fontstyle51"/>
    <w:basedOn w:val="DefaultParagraphFont"/>
    <w:rsid w:val="00E931FF"/>
    <w:rPr>
      <w:rFonts w:ascii="AdvOT8608a8d1+22" w:hAnsi="AdvOT8608a8d1+22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61">
    <w:name w:val="fontstyle61"/>
    <w:basedOn w:val="DefaultParagraphFont"/>
    <w:rsid w:val="00DD1236"/>
    <w:rPr>
      <w:rFonts w:ascii="AdvOTdd3b7348.I+03" w:hAnsi="AdvOTdd3b7348.I+03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71">
    <w:name w:val="fontstyle71"/>
    <w:basedOn w:val="DefaultParagraphFont"/>
    <w:rsid w:val="00452DFF"/>
    <w:rPr>
      <w:rFonts w:ascii="AdvOTb0c9bf5d" w:hAnsi="AdvOTb0c9bf5d" w:hint="default"/>
      <w:b w:val="0"/>
      <w:bCs w:val="0"/>
      <w:i w:val="0"/>
      <w:iCs w:val="0"/>
      <w:color w:val="000000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34F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4F24"/>
  </w:style>
  <w:style w:type="paragraph" w:styleId="Footer">
    <w:name w:val="footer"/>
    <w:basedOn w:val="Normal"/>
    <w:link w:val="FooterChar"/>
    <w:uiPriority w:val="99"/>
    <w:unhideWhenUsed/>
    <w:rsid w:val="00A34F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4F24"/>
  </w:style>
  <w:style w:type="character" w:customStyle="1" w:styleId="fontstyle11">
    <w:name w:val="fontstyle11"/>
    <w:basedOn w:val="DefaultParagraphFont"/>
    <w:rsid w:val="00E7542E"/>
    <w:rPr>
      <w:rFonts w:ascii="RyuminPro-Light-Identity-H" w:hAnsi="RyuminPro-Light-Identity-H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81">
    <w:name w:val="fontstyle81"/>
    <w:basedOn w:val="DefaultParagraphFont"/>
    <w:rsid w:val="00D716FA"/>
    <w:rPr>
      <w:rFonts w:ascii="AdvOTce71c481.I" w:hAnsi="AdvOTce71c481.I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91">
    <w:name w:val="fontstyle91"/>
    <w:basedOn w:val="DefaultParagraphFont"/>
    <w:rsid w:val="00D716FA"/>
    <w:rPr>
      <w:rFonts w:ascii="AdvOT999035f4+fb" w:hAnsi="AdvOT999035f4+fb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63066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60437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604372"/>
    <w:rPr>
      <w:b/>
      <w:bCs/>
    </w:rPr>
  </w:style>
  <w:style w:type="character" w:styleId="Hyperlink">
    <w:name w:val="Hyperlink"/>
    <w:basedOn w:val="DefaultParagraphFont"/>
    <w:uiPriority w:val="99"/>
    <w:unhideWhenUsed/>
    <w:rsid w:val="000F768C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4367A2"/>
    <w:pPr>
      <w:ind w:left="720"/>
      <w:contextualSpacing/>
    </w:pPr>
  </w:style>
  <w:style w:type="table" w:styleId="TableGrid">
    <w:name w:val="Table Grid"/>
    <w:basedOn w:val="TableNormal"/>
    <w:uiPriority w:val="39"/>
    <w:rsid w:val="005779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5779F0"/>
    <w:rPr>
      <w:i/>
      <w:iCs/>
    </w:rPr>
  </w:style>
  <w:style w:type="character" w:customStyle="1" w:styleId="desktop-title-subcontent">
    <w:name w:val="desktop-title-subcontent"/>
    <w:basedOn w:val="DefaultParagraphFont"/>
    <w:rsid w:val="005779F0"/>
  </w:style>
  <w:style w:type="character" w:customStyle="1" w:styleId="breakword">
    <w:name w:val="breakword"/>
    <w:basedOn w:val="DefaultParagraphFont"/>
    <w:rsid w:val="005779F0"/>
  </w:style>
  <w:style w:type="character" w:customStyle="1" w:styleId="f-medium">
    <w:name w:val="f-medium"/>
    <w:basedOn w:val="DefaultParagraphFont"/>
    <w:rsid w:val="005779F0"/>
  </w:style>
  <w:style w:type="paragraph" w:customStyle="1" w:styleId="MDPIfooterfirstpage">
    <w:name w:val="MDPI_footer_firstpage"/>
    <w:qFormat/>
    <w:rsid w:val="007C0056"/>
    <w:pPr>
      <w:tabs>
        <w:tab w:val="right" w:pos="8845"/>
      </w:tabs>
      <w:spacing w:after="0" w:line="160" w:lineRule="exact"/>
    </w:pPr>
    <w:rPr>
      <w:rFonts w:ascii="Palatino Linotype" w:eastAsia="Times New Roman" w:hAnsi="Palatino Linotype" w:cs="Times New Roman"/>
      <w:color w:val="000000"/>
      <w:sz w:val="16"/>
      <w:szCs w:val="20"/>
      <w:lang w:eastAsia="de-DE"/>
    </w:rPr>
  </w:style>
  <w:style w:type="paragraph" w:customStyle="1" w:styleId="MDPI16affiliation">
    <w:name w:val="MDPI_1.6_affiliation"/>
    <w:qFormat/>
    <w:rsid w:val="00CB40CD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CB40CD"/>
    <w:pPr>
      <w:adjustRightInd w:val="0"/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szCs w:val="20"/>
      <w:lang w:eastAsia="de-DE" w:bidi="en-US"/>
    </w:rPr>
  </w:style>
  <w:style w:type="paragraph" w:customStyle="1" w:styleId="MDPI61Citation">
    <w:name w:val="MDPI_6.1_Citation"/>
    <w:qFormat/>
    <w:rsid w:val="00CB40CD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eastAsia="zh-CN"/>
    </w:rPr>
  </w:style>
  <w:style w:type="paragraph" w:customStyle="1" w:styleId="MDPI15academiceditor">
    <w:name w:val="MDPI_1.5_academic_editor"/>
    <w:qFormat/>
    <w:rsid w:val="00CB40CD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eastAsia="de-DE" w:bidi="en-US"/>
    </w:rPr>
  </w:style>
  <w:style w:type="paragraph" w:customStyle="1" w:styleId="MDPI62BackMatter">
    <w:name w:val="MDPI_6.2_BackMatter"/>
    <w:qFormat/>
    <w:rsid w:val="00104211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bidi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B62FB3"/>
    <w:rPr>
      <w:color w:val="605E5C"/>
      <w:shd w:val="clear" w:color="auto" w:fill="E1DFDD"/>
    </w:rPr>
  </w:style>
  <w:style w:type="paragraph" w:customStyle="1" w:styleId="Normal1">
    <w:name w:val="Normal1"/>
    <w:rsid w:val="00AA754F"/>
    <w:pPr>
      <w:spacing w:after="0" w:line="276" w:lineRule="auto"/>
      <w:contextualSpacing/>
    </w:pPr>
    <w:rPr>
      <w:rFonts w:ascii="Arial" w:eastAsia="Arial" w:hAnsi="Arial" w:cs="Arial"/>
    </w:rPr>
  </w:style>
  <w:style w:type="paragraph" w:styleId="Revision">
    <w:name w:val="Revision"/>
    <w:hidden/>
    <w:uiPriority w:val="99"/>
    <w:semiHidden/>
    <w:rsid w:val="0075339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17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2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0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1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7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8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0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5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3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85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54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5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4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4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6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83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1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9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2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27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93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2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3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1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8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7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8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73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02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0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6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60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40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fghazawi@uqu.edu.sa" TargetMode="External"/><Relationship Id="rId13" Type="http://schemas.openxmlformats.org/officeDocument/2006/relationships/header" Target="header2.xml"/><Relationship Id="rId18" Type="http://schemas.openxmlformats.org/officeDocument/2006/relationships/hyperlink" Target="https://pubchem.ncbi.nlm.nih.gov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ahussein@kau.edu.sa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mailto:WSAMMAN@taibahu.edu.sa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aahaddad@taibahu.edu.sa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5CEDBE-F4BC-4597-B069-8B005DCDD6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0</Pages>
  <Words>18059</Words>
  <Characters>102940</Characters>
  <Application>Microsoft Office Word</Application>
  <DocSecurity>0</DocSecurity>
  <Lines>857</Lines>
  <Paragraphs>2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MAL ABDULLAH MOHAMAD HUSSEIN</dc:creator>
  <cp:keywords/>
  <dc:description/>
  <cp:lastModifiedBy>GAMAL ABDULLAH MOHAMAD HUSSEIN</cp:lastModifiedBy>
  <cp:revision>2</cp:revision>
  <cp:lastPrinted>2023-01-20T13:18:00Z</cp:lastPrinted>
  <dcterms:created xsi:type="dcterms:W3CDTF">2023-03-31T07:37:00Z</dcterms:created>
  <dcterms:modified xsi:type="dcterms:W3CDTF">2023-03-31T0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621734748f08d718a7589241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62173c1012a5da084662ee58</vt:lpwstr>
  </property>
  <property fmtid="{D5CDD505-2E9C-101B-9397-08002B2CF9AE}" pid="5" name="RWProductId">
    <vt:lpwstr>Flow</vt:lpwstr>
  </property>
  <property fmtid="{D5CDD505-2E9C-101B-9397-08002B2CF9AE}" pid="6" name="WnC4Folder">
    <vt:lpwstr>Documents///peerj-82008-Supplementary_Materials_Revised</vt:lpwstr>
  </property>
  <property fmtid="{D5CDD505-2E9C-101B-9397-08002B2CF9AE}" pid="7" name="RWProjectId">
    <vt:lpwstr>ap:621734748f08d718a7589242</vt:lpwstr>
  </property>
</Properties>
</file>